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075B481" w14:textId="1BF86321" w:rsidR="00A31294" w:rsidRPr="0061145E" w:rsidRDefault="00A31294" w:rsidP="0061145E">
      <w:pPr>
        <w:spacing w:line="240" w:lineRule="auto"/>
        <w:rPr>
          <w:rFonts w:ascii="Times New Roman" w:hAnsi="Times New Roman" w:cs="Times New Roman"/>
          <w:b/>
          <w:bCs/>
          <w:sz w:val="16"/>
          <w:szCs w:val="16"/>
          <w:lang w:val="en-US"/>
        </w:rPr>
      </w:pPr>
      <w:r w:rsidRPr="0061145E">
        <w:rPr>
          <w:rFonts w:ascii="Times New Roman" w:hAnsi="Times New Roman" w:cs="Times New Roman"/>
          <w:b/>
          <w:bCs/>
          <w:sz w:val="16"/>
          <w:szCs w:val="16"/>
          <w:lang w:val="en-US"/>
        </w:rPr>
        <w:t xml:space="preserve">Table </w:t>
      </w:r>
      <w:r w:rsidR="0061145E">
        <w:rPr>
          <w:rFonts w:ascii="Times New Roman" w:hAnsi="Times New Roman" w:cs="Times New Roman"/>
          <w:b/>
          <w:bCs/>
          <w:sz w:val="16"/>
          <w:szCs w:val="16"/>
          <w:lang w:val="en-US"/>
        </w:rPr>
        <w:t>S</w:t>
      </w:r>
      <w:r w:rsidRPr="0061145E">
        <w:rPr>
          <w:rFonts w:ascii="Times New Roman" w:hAnsi="Times New Roman" w:cs="Times New Roman"/>
          <w:b/>
          <w:bCs/>
          <w:sz w:val="16"/>
          <w:szCs w:val="16"/>
          <w:lang w:val="en-US"/>
        </w:rPr>
        <w:t>1.  List of studies using genetically engineered MSCs for cancer treatment</w:t>
      </w:r>
    </w:p>
    <w:tbl>
      <w:tblPr>
        <w:tblStyle w:val="TableGrid"/>
        <w:tblW w:w="13749" w:type="dxa"/>
        <w:tblInd w:w="534" w:type="dxa"/>
        <w:tblLayout w:type="fixed"/>
        <w:tblLook w:val="04A0" w:firstRow="1" w:lastRow="0" w:firstColumn="1" w:lastColumn="0" w:noHBand="0" w:noVBand="1"/>
      </w:tblPr>
      <w:tblGrid>
        <w:gridCol w:w="992"/>
        <w:gridCol w:w="1417"/>
        <w:gridCol w:w="1418"/>
        <w:gridCol w:w="2693"/>
        <w:gridCol w:w="1843"/>
        <w:gridCol w:w="1984"/>
        <w:gridCol w:w="1418"/>
        <w:gridCol w:w="1984"/>
      </w:tblGrid>
      <w:tr w:rsidR="0061145E" w:rsidRPr="0061145E" w14:paraId="15C6EFCB" w14:textId="77777777" w:rsidTr="00082BF3">
        <w:tc>
          <w:tcPr>
            <w:tcW w:w="992" w:type="dxa"/>
          </w:tcPr>
          <w:p w14:paraId="4E9AA489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Reference</w:t>
            </w:r>
          </w:p>
        </w:tc>
        <w:tc>
          <w:tcPr>
            <w:tcW w:w="1417" w:type="dxa"/>
          </w:tcPr>
          <w:p w14:paraId="1DA6F649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Disease/disease models</w:t>
            </w:r>
          </w:p>
        </w:tc>
        <w:tc>
          <w:tcPr>
            <w:tcW w:w="1418" w:type="dxa"/>
          </w:tcPr>
          <w:p w14:paraId="2943122E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Species/number of </w:t>
            </w:r>
            <w:proofErr w:type="gram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subject</w:t>
            </w:r>
            <w:proofErr w:type="gramEnd"/>
          </w:p>
        </w:tc>
        <w:tc>
          <w:tcPr>
            <w:tcW w:w="2693" w:type="dxa"/>
          </w:tcPr>
          <w:p w14:paraId="0D1D4961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MSC source and passage, treatments</w:t>
            </w:r>
          </w:p>
        </w:tc>
        <w:tc>
          <w:tcPr>
            <w:tcW w:w="1843" w:type="dxa"/>
          </w:tcPr>
          <w:p w14:paraId="3794B979" w14:textId="1DBDBDB9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Vector/</w:t>
            </w:r>
          </w:p>
          <w:p w14:paraId="5F9C2960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gene insertion /expressed proteins/drug</w:t>
            </w:r>
          </w:p>
        </w:tc>
        <w:tc>
          <w:tcPr>
            <w:tcW w:w="1984" w:type="dxa"/>
          </w:tcPr>
          <w:p w14:paraId="04EC4097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Outcome</w:t>
            </w:r>
          </w:p>
        </w:tc>
        <w:tc>
          <w:tcPr>
            <w:tcW w:w="1418" w:type="dxa"/>
          </w:tcPr>
          <w:p w14:paraId="767685DE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Adverse event</w:t>
            </w:r>
          </w:p>
        </w:tc>
        <w:tc>
          <w:tcPr>
            <w:tcW w:w="1984" w:type="dxa"/>
          </w:tcPr>
          <w:p w14:paraId="3BFA8B83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Mechanism of action</w:t>
            </w:r>
          </w:p>
        </w:tc>
      </w:tr>
      <w:tr w:rsidR="0061145E" w:rsidRPr="0061145E" w14:paraId="1B0A6425" w14:textId="77777777" w:rsidTr="00082BF3">
        <w:tc>
          <w:tcPr>
            <w:tcW w:w="992" w:type="dxa"/>
          </w:tcPr>
          <w:p w14:paraId="0BE9F20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TZWdhbGlueTwvQXV0aG9yPjxZZWFyPjIwMTk8L1llYXI+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TZWdhbGlueTwvQXV0aG9yPjxZZWFyPjIwMTk8L1llYXI+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Segaliny et al., 2019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28F5A6C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reast Cancer- bone metastasis</w:t>
            </w:r>
          </w:p>
          <w:p w14:paraId="730B92F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1E118E1C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/c J</w:t>
            </w:r>
          </w:p>
          <w:p w14:paraId="22857834" w14:textId="13242B5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ce</w:t>
            </w:r>
          </w:p>
          <w:p w14:paraId="756126E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22</w:t>
            </w:r>
          </w:p>
          <w:p w14:paraId="2B1F293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8</w:t>
            </w:r>
          </w:p>
        </w:tc>
        <w:tc>
          <w:tcPr>
            <w:tcW w:w="2693" w:type="dxa"/>
          </w:tcPr>
          <w:p w14:paraId="657DEC9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BM-MSC, Pa: NR.</w:t>
            </w:r>
          </w:p>
          <w:p w14:paraId="2AEA381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PBS/MSC+5FC/ 5FU</w:t>
            </w:r>
          </w:p>
          <w:p w14:paraId="7677B9E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gene +5FC 1x, 3x</w:t>
            </w:r>
          </w:p>
          <w:p w14:paraId="6A22C48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</w:tcPr>
          <w:p w14:paraId="52DB50EE" w14:textId="6D9F66DE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RNA-lipofectamine/ PSGL-1/ SLEX,</w:t>
            </w:r>
          </w:p>
          <w:p w14:paraId="42BC900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, OPG</w:t>
            </w:r>
          </w:p>
        </w:tc>
        <w:tc>
          <w:tcPr>
            <w:tcW w:w="1984" w:type="dxa"/>
          </w:tcPr>
          <w:p w14:paraId="56EE470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est Survival: T 3x</w:t>
            </w:r>
          </w:p>
          <w:p w14:paraId="0E27429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3316D8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A44688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D6AE69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691E4AF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nimal toxicity &gt;&lt; chemo (5FU)</w:t>
            </w:r>
          </w:p>
        </w:tc>
        <w:tc>
          <w:tcPr>
            <w:tcW w:w="1984" w:type="dxa"/>
          </w:tcPr>
          <w:p w14:paraId="4A2E9A1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Homing factor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blood vessels</w:t>
            </w:r>
          </w:p>
          <w:p w14:paraId="78DAD65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  <w:p w14:paraId="7E5EEF2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steolysis inhibition</w:t>
            </w:r>
          </w:p>
        </w:tc>
      </w:tr>
      <w:tr w:rsidR="0061145E" w:rsidRPr="0061145E" w14:paraId="7E3D9498" w14:textId="77777777" w:rsidTr="00082BF3">
        <w:tc>
          <w:tcPr>
            <w:tcW w:w="992" w:type="dxa"/>
          </w:tcPr>
          <w:p w14:paraId="78B0AE5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Gcml0ejwvQXV0aG9yPjxZZWFyPjIwMDg8L1llYXI+PFJl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Gcml0ejwvQXV0aG9yPjxZZWFyPjIwMDg8L1llYXI+PFJl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Fritz et al., 2008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2D1D23B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one (tibia) metastasis of prostate cancer</w:t>
            </w:r>
          </w:p>
          <w:p w14:paraId="51EFCA5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7335C6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086CB69C" w14:textId="173A50AE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ale SCID/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g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mice C= 7</w:t>
            </w:r>
          </w:p>
          <w:p w14:paraId="4DA6346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1= T2= T3= 15</w:t>
            </w:r>
          </w:p>
        </w:tc>
        <w:tc>
          <w:tcPr>
            <w:tcW w:w="2693" w:type="dxa"/>
          </w:tcPr>
          <w:p w14:paraId="7C34E99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3-MSC, Pa= NR</w:t>
            </w:r>
          </w:p>
          <w:p w14:paraId="14F2636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-injection PC3 with:</w:t>
            </w:r>
          </w:p>
          <w:p w14:paraId="31DD4C8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C3-MSC= 1:3</w:t>
            </w:r>
          </w:p>
          <w:p w14:paraId="11CCA6A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C3-MSC-ATF= 1:3/1:1/3:1</w:t>
            </w:r>
          </w:p>
        </w:tc>
        <w:tc>
          <w:tcPr>
            <w:tcW w:w="1843" w:type="dxa"/>
          </w:tcPr>
          <w:p w14:paraId="73228B44" w14:textId="3335EAC5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deno virus/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ATF</w:t>
            </w:r>
            <w:proofErr w:type="spellEnd"/>
          </w:p>
        </w:tc>
        <w:tc>
          <w:tcPr>
            <w:tcW w:w="1984" w:type="dxa"/>
          </w:tcPr>
          <w:p w14:paraId="0F45A2C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growth-</w:t>
            </w:r>
          </w:p>
          <w:p w14:paraId="7D831F95" w14:textId="367C4CF3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14, d-21,</w:t>
            </w:r>
          </w:p>
          <w:p w14:paraId="2A5F8F2A" w14:textId="59A0E7C2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vascular network d-21,</w:t>
            </w:r>
          </w:p>
          <w:p w14:paraId="2F0417C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New bone formation-d-14: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(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:3)  the best</w:t>
            </w:r>
          </w:p>
        </w:tc>
        <w:tc>
          <w:tcPr>
            <w:tcW w:w="1418" w:type="dxa"/>
          </w:tcPr>
          <w:p w14:paraId="4B11C94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046345F2" w14:textId="0CE7E362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ATF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6F7EFB4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nti- invasion, anti-migration, anti-angiogenesis</w:t>
            </w:r>
          </w:p>
          <w:p w14:paraId="757AACA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: new bone formation</w:t>
            </w:r>
          </w:p>
        </w:tc>
      </w:tr>
      <w:tr w:rsidR="0061145E" w:rsidRPr="0061145E" w14:paraId="322E7F00" w14:textId="77777777" w:rsidTr="00082BF3">
        <w:tc>
          <w:tcPr>
            <w:tcW w:w="992" w:type="dxa"/>
          </w:tcPr>
          <w:p w14:paraId="1B7A920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TYXNwb3J0YXM8L0F1dGhvcj48WWVhcj4yMDA5PC9ZZWFy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TYXNwb3J0YXM8L0F1dGhvcj48WWVhcj4yMDA5PC9ZZWFy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Sasportas et al., 2009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4840749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lioma  (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BM8) mouse model:</w:t>
            </w:r>
          </w:p>
          <w:p w14:paraId="6BC606EB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27045072" w14:textId="370ADB4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ID Mice</w:t>
            </w:r>
          </w:p>
          <w:p w14:paraId="6B8EEE9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9</w:t>
            </w:r>
          </w:p>
          <w:p w14:paraId="65650EF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9</w:t>
            </w:r>
          </w:p>
          <w:p w14:paraId="70FD202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693" w:type="dxa"/>
          </w:tcPr>
          <w:p w14:paraId="39C872D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BM-MSC, Pa: NR</w:t>
            </w:r>
          </w:p>
          <w:p w14:paraId="59EB15FF" w14:textId="368B00DF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mplantation/co-injection GBMB IC with:</w:t>
            </w:r>
          </w:p>
          <w:p w14:paraId="2AB7BAB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MSC</w:t>
            </w:r>
          </w:p>
          <w:p w14:paraId="6581F715" w14:textId="0DAD28D5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s-TRAIL</w:t>
            </w:r>
          </w:p>
        </w:tc>
        <w:tc>
          <w:tcPr>
            <w:tcW w:w="1843" w:type="dxa"/>
          </w:tcPr>
          <w:p w14:paraId="45F0D83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entiviral vector/ s-TRAIL</w:t>
            </w:r>
          </w:p>
        </w:tc>
        <w:tc>
          <w:tcPr>
            <w:tcW w:w="1984" w:type="dxa"/>
          </w:tcPr>
          <w:p w14:paraId="43A38BEC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lioma cell T&lt;C</w:t>
            </w:r>
          </w:p>
          <w:p w14:paraId="743BC3AF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urvival T&gt;C</w:t>
            </w:r>
          </w:p>
          <w:p w14:paraId="33CF0071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ct-Cas3:</w:t>
            </w:r>
          </w:p>
          <w:p w14:paraId="2750D03C" w14:textId="4704213C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1&gt; C</w:t>
            </w:r>
          </w:p>
        </w:tc>
        <w:tc>
          <w:tcPr>
            <w:tcW w:w="1418" w:type="dxa"/>
          </w:tcPr>
          <w:p w14:paraId="625157D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65A3252C" w14:textId="047BDAEF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-TRAIL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poptosis</w:t>
            </w:r>
          </w:p>
          <w:p w14:paraId="3ED5FBE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6EA7E1E4" w14:textId="77777777" w:rsidTr="00082BF3">
        <w:tc>
          <w:tcPr>
            <w:tcW w:w="992" w:type="dxa"/>
          </w:tcPr>
          <w:p w14:paraId="3CCAFCE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BbHRhbmVyb3ZhPC9BdXRob3I+PFllYXI+MjAxMjwvWWVh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BbHRhbmVyb3ZhPC9BdXRob3I+PFllYXI+MjAxMjwvWWVh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Altanerova et al., 2012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525575A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lioblastoma (C6) rat model</w:t>
            </w:r>
          </w:p>
          <w:p w14:paraId="338F369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82D740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22C81299" w14:textId="1E8AB80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ale SD rat</w:t>
            </w:r>
          </w:p>
          <w:p w14:paraId="707E2EF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8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br/>
              <w:t>T= 21</w:t>
            </w:r>
          </w:p>
          <w:p w14:paraId="33DC296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693" w:type="dxa"/>
          </w:tcPr>
          <w:p w14:paraId="202CF11E" w14:textId="4AC296AB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AT-MSC, Pa: NR</w:t>
            </w:r>
          </w:p>
          <w:p w14:paraId="772AD52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-injection C6 IC-with:</w:t>
            </w:r>
          </w:p>
          <w:p w14:paraId="414111E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5FC-IP/MSC+5FC-IVe</w:t>
            </w:r>
          </w:p>
          <w:p w14:paraId="78590D8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CD (1:2) CL+ 5FC-IP/ MSC-CD (1:0.2) CL + 5FC-IP/MSC-CD (1:4) + 5FC-IVe/MSC-CD (1:4)+5FC–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ve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2xT)</w:t>
            </w:r>
          </w:p>
        </w:tc>
        <w:tc>
          <w:tcPr>
            <w:tcW w:w="1843" w:type="dxa"/>
          </w:tcPr>
          <w:p w14:paraId="0B68035B" w14:textId="261B0BD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etrovirus/ CD-UPRT</w:t>
            </w:r>
          </w:p>
        </w:tc>
        <w:tc>
          <w:tcPr>
            <w:tcW w:w="1984" w:type="dxa"/>
          </w:tcPr>
          <w:p w14:paraId="30556658" w14:textId="76A127C4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urvival:</w:t>
            </w:r>
          </w:p>
          <w:p w14:paraId="5743FED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est: MSC-CD (1:4) + 5FC 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ve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2xT)</w:t>
            </w:r>
          </w:p>
        </w:tc>
        <w:tc>
          <w:tcPr>
            <w:tcW w:w="1418" w:type="dxa"/>
          </w:tcPr>
          <w:p w14:paraId="6694FCE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-)</w:t>
            </w:r>
          </w:p>
        </w:tc>
        <w:tc>
          <w:tcPr>
            <w:tcW w:w="1984" w:type="dxa"/>
          </w:tcPr>
          <w:p w14:paraId="7CB853C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  <w:p w14:paraId="4674171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156857E3" w14:textId="77777777" w:rsidTr="00082BF3">
        <w:tc>
          <w:tcPr>
            <w:tcW w:w="992" w:type="dxa"/>
          </w:tcPr>
          <w:p w14:paraId="3991DBA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BbHRhbmVyPC9BdXRob3I+PFllYXI+MjAxNDwvWWVhcj48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BbHRhbmVyPC9BdXRob3I+PFllYXI+MjAxNDwvWWVhcj48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Altaner et al., 2014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2BA5021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lioblastoma  (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6) rat model</w:t>
            </w:r>
          </w:p>
          <w:p w14:paraId="744D22E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E42261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5ABBC5D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eastAsia="AdvOT1ef757c0" w:hAnsi="Times New Roman" w:cs="Times New Roman"/>
                <w:sz w:val="16"/>
                <w:szCs w:val="16"/>
                <w:lang w:val="en-US"/>
              </w:rPr>
              <w:t>Adult male CD® IGS rats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C1= 37</w:t>
            </w:r>
          </w:p>
          <w:p w14:paraId="70A1137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64</w:t>
            </w:r>
          </w:p>
          <w:p w14:paraId="6E74473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693" w:type="dxa"/>
          </w:tcPr>
          <w:p w14:paraId="7DDE0A5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BM-MSC/hu AT-MSC, Pa: NR</w:t>
            </w:r>
          </w:p>
          <w:p w14:paraId="4A3F65F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= (-)/ d-13-R/ d-13R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+  BM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IC+ 5FC –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VeP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d-10 R</w:t>
            </w:r>
          </w:p>
          <w:p w14:paraId="7D37EE7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d-5 -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T-CD-IC+ 5FC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VeP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/ d-5, d-14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-CD-IC +5FC-IVeP/ d-5- AT-CD-P + 5FC –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veP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d-5 -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14-AT-CD-P + 5FC –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VeP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/ 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d-13-R -d13, d-21+ 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BM-CD -IC+ 5FC –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veP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/ d-10 R, d-10, d-17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-CD-IC - 5FC –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veP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/  d11-R, d-11, d-24 +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-CD-IC+ 5FC 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VeP</w:t>
            </w:r>
            <w:proofErr w:type="spellEnd"/>
          </w:p>
        </w:tc>
        <w:tc>
          <w:tcPr>
            <w:tcW w:w="1843" w:type="dxa"/>
          </w:tcPr>
          <w:p w14:paraId="65C4A32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etrovirus/ CD-UPRT</w:t>
            </w:r>
          </w:p>
        </w:tc>
        <w:tc>
          <w:tcPr>
            <w:tcW w:w="1984" w:type="dxa"/>
          </w:tcPr>
          <w:p w14:paraId="43B4BBB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Best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50 day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survival: d-13-R -d13, d-21+ BM-CD -IC+ 5FC –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veP</w:t>
            </w:r>
            <w:proofErr w:type="spellEnd"/>
          </w:p>
          <w:p w14:paraId="0791D7B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10E1DF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15A152D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-)</w:t>
            </w:r>
          </w:p>
        </w:tc>
        <w:tc>
          <w:tcPr>
            <w:tcW w:w="1984" w:type="dxa"/>
          </w:tcPr>
          <w:p w14:paraId="68F308F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 of pro drug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  <w:p w14:paraId="4EAB1C4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77234FC5" w14:textId="77777777" w:rsidTr="00082BF3">
        <w:tc>
          <w:tcPr>
            <w:tcW w:w="992" w:type="dxa"/>
          </w:tcPr>
          <w:p w14:paraId="5F006A9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GZWk8L0F1dGhvcj48WWVhcj4yMDEyPC9ZZWFyPjxSZWNO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GZWk8L0F1dGhvcj48WWVhcj4yMDEyPC9ZZWFyPjxSZWNO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Fei et al., 2012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2E07105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lioma (C6)</w:t>
            </w:r>
          </w:p>
          <w:p w14:paraId="600B4E8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at model</w:t>
            </w:r>
          </w:p>
          <w:p w14:paraId="2CD1226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6E20D50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D rats C= 8</w:t>
            </w:r>
          </w:p>
          <w:p w14:paraId="7C9A508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4</w:t>
            </w:r>
          </w:p>
          <w:p w14:paraId="471122B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693" w:type="dxa"/>
          </w:tcPr>
          <w:p w14:paraId="776E8DB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at BM-MSC, Pa= P3</w:t>
            </w:r>
          </w:p>
          <w:p w14:paraId="673EA1C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-injection d-0-C6-IC with:</w:t>
            </w:r>
          </w:p>
          <w:p w14:paraId="68D05D0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5FC-IC (d7-14)</w:t>
            </w:r>
          </w:p>
          <w:p w14:paraId="1C8DAF4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CD (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:1)+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FC-IC (d7-14) / MSC-CD (1:2)+ 5FC-IC (d7-14)</w:t>
            </w:r>
          </w:p>
        </w:tc>
        <w:tc>
          <w:tcPr>
            <w:tcW w:w="1843" w:type="dxa"/>
          </w:tcPr>
          <w:p w14:paraId="028B346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entiviral vector/ CD</w:t>
            </w:r>
          </w:p>
        </w:tc>
        <w:tc>
          <w:tcPr>
            <w:tcW w:w="1984" w:type="dxa"/>
          </w:tcPr>
          <w:p w14:paraId="316630EE" w14:textId="1F7F780D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mallest tumor size, longest survival, highest apoptosis: MSC-CD (1:2) + 5FC</w:t>
            </w:r>
          </w:p>
        </w:tc>
        <w:tc>
          <w:tcPr>
            <w:tcW w:w="1418" w:type="dxa"/>
          </w:tcPr>
          <w:p w14:paraId="386FE85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  <w:p w14:paraId="38302B5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984" w:type="dxa"/>
          </w:tcPr>
          <w:p w14:paraId="2AFB802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  <w:p w14:paraId="0D6F051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71826AFE" w14:textId="77777777" w:rsidTr="00082BF3">
        <w:tc>
          <w:tcPr>
            <w:tcW w:w="992" w:type="dxa"/>
          </w:tcPr>
          <w:p w14:paraId="20B8218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b3Nha2E8L0F1dGhvcj48WWVhcj4yMDEyPC9ZZWFyPjxS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b3Nha2E8L0F1dGhvcj48WWVhcj4yMDEyPC9ZZWFyPjxS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Kosaka et al., 2012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52EB976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lioma (9L)</w:t>
            </w:r>
          </w:p>
          <w:p w14:paraId="331C365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at model</w:t>
            </w:r>
          </w:p>
          <w:p w14:paraId="5C5C8A7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5396E5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674B01C1" w14:textId="7C61690E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c- nu/nu mice (SC)</w:t>
            </w:r>
          </w:p>
          <w:p w14:paraId="438F368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8</w:t>
            </w:r>
          </w:p>
          <w:p w14:paraId="682AFA8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T= 4</w:t>
            </w:r>
          </w:p>
          <w:p w14:paraId="53DB17EA" w14:textId="400841E3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ischer-344 rats (IC)</w:t>
            </w:r>
          </w:p>
          <w:p w14:paraId="17314F4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NR</w:t>
            </w:r>
          </w:p>
          <w:p w14:paraId="59BB973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NR</w:t>
            </w:r>
          </w:p>
        </w:tc>
        <w:tc>
          <w:tcPr>
            <w:tcW w:w="2693" w:type="dxa"/>
          </w:tcPr>
          <w:p w14:paraId="0CA4B77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Rat BM-MSC, Pa= NR</w:t>
            </w:r>
          </w:p>
          <w:p w14:paraId="261F9A64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injection 9L SC with:</w:t>
            </w:r>
          </w:p>
          <w:p w14:paraId="2572A45A" w14:textId="17D4686D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MSC+PBS/MSC+ 5FC-IPd2-14</w:t>
            </w:r>
          </w:p>
          <w:p w14:paraId="3A17E91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T= MSC-CD+5FC IP d2-14</w:t>
            </w:r>
          </w:p>
          <w:p w14:paraId="4256BDE6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Tumor injection:</w:t>
            </w:r>
          </w:p>
          <w:p w14:paraId="14BFFB85" w14:textId="4AB6D199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PBS/MSC IT+PBS/ MSC IT + 5FC IP d2-14/ MSC-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  IT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+PBS</w:t>
            </w:r>
          </w:p>
          <w:p w14:paraId="2420E46D" w14:textId="6293B6AB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CD IT+ 5-FC-IP-d2-14</w:t>
            </w:r>
          </w:p>
        </w:tc>
        <w:tc>
          <w:tcPr>
            <w:tcW w:w="1843" w:type="dxa"/>
          </w:tcPr>
          <w:p w14:paraId="1CE7EB8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denovirus vector/ CD</w:t>
            </w:r>
          </w:p>
        </w:tc>
        <w:tc>
          <w:tcPr>
            <w:tcW w:w="1984" w:type="dxa"/>
          </w:tcPr>
          <w:p w14:paraId="0843BA9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-injection: smallest tumor size d-21, d-28, d-36:</w:t>
            </w:r>
          </w:p>
          <w:p w14:paraId="295AFCB1" w14:textId="57D3A106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MSC-CD + 5-FC</w:t>
            </w:r>
          </w:p>
          <w:p w14:paraId="229CDC1B" w14:textId="6CD55A63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: longest survival: MSC-CD + 5-FC</w:t>
            </w:r>
          </w:p>
        </w:tc>
        <w:tc>
          <w:tcPr>
            <w:tcW w:w="1418" w:type="dxa"/>
          </w:tcPr>
          <w:p w14:paraId="76B4CE6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5FC systemic toxicity (-)</w:t>
            </w:r>
          </w:p>
        </w:tc>
        <w:tc>
          <w:tcPr>
            <w:tcW w:w="1984" w:type="dxa"/>
          </w:tcPr>
          <w:p w14:paraId="1160048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  <w:p w14:paraId="2B9AECF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21CF9048" w14:textId="77777777" w:rsidTr="00082BF3">
        <w:tc>
          <w:tcPr>
            <w:tcW w:w="992" w:type="dxa"/>
          </w:tcPr>
          <w:p w14:paraId="334F7E3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aHVuZzwvQXV0aG9yPjxZZWFyPjIwMTY8L1llYXI+PFJl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aHVuZzwvQXV0aG9yPjxZZWFyPjIwMTY8L1llYXI+PFJl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Chung et al., 2016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0BAB06F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lioma</w:t>
            </w:r>
          </w:p>
          <w:p w14:paraId="3B37D20E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U87MG)</w:t>
            </w:r>
          </w:p>
          <w:p w14:paraId="67823B20" w14:textId="4FF987CB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ouse model</w:t>
            </w:r>
          </w:p>
        </w:tc>
        <w:tc>
          <w:tcPr>
            <w:tcW w:w="1418" w:type="dxa"/>
          </w:tcPr>
          <w:p w14:paraId="0A2324E0" w14:textId="32DB4C1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/c nude mice</w:t>
            </w:r>
          </w:p>
          <w:p w14:paraId="014A6E9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10</w:t>
            </w:r>
          </w:p>
          <w:p w14:paraId="1F810F5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0</w:t>
            </w:r>
          </w:p>
        </w:tc>
        <w:tc>
          <w:tcPr>
            <w:tcW w:w="2693" w:type="dxa"/>
          </w:tcPr>
          <w:p w14:paraId="3537365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BM-MSC, Pa= NR</w:t>
            </w:r>
          </w:p>
          <w:p w14:paraId="222C2E2A" w14:textId="2202E3ED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5-FC-IP 5x/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k</w:t>
            </w:r>
            <w:proofErr w:type="spellEnd"/>
          </w:p>
          <w:p w14:paraId="13F3C3D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=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CD-IC+ 5-FC –IP- 5x/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k</w:t>
            </w:r>
            <w:proofErr w:type="spellEnd"/>
          </w:p>
        </w:tc>
        <w:tc>
          <w:tcPr>
            <w:tcW w:w="1843" w:type="dxa"/>
          </w:tcPr>
          <w:p w14:paraId="09AC97E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etroviral vector/ CD</w:t>
            </w:r>
          </w:p>
        </w:tc>
        <w:tc>
          <w:tcPr>
            <w:tcW w:w="1984" w:type="dxa"/>
          </w:tcPr>
          <w:p w14:paraId="3D4C9974" w14:textId="63EEBF35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:</w:t>
            </w:r>
          </w:p>
          <w:p w14:paraId="3EA7C42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 &lt; C (T↓, C↑)</w:t>
            </w:r>
          </w:p>
          <w:p w14:paraId="451C04F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urvival: T &gt; C</w:t>
            </w:r>
          </w:p>
          <w:p w14:paraId="5EF890C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i67: T &lt; C</w:t>
            </w:r>
          </w:p>
          <w:p w14:paraId="00D678C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poptosis: T &gt; C</w:t>
            </w:r>
          </w:p>
        </w:tc>
        <w:tc>
          <w:tcPr>
            <w:tcW w:w="1418" w:type="dxa"/>
          </w:tcPr>
          <w:p w14:paraId="3EE478B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5DF8833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</w:tc>
      </w:tr>
      <w:tr w:rsidR="0061145E" w:rsidRPr="0061145E" w14:paraId="64108C65" w14:textId="77777777" w:rsidTr="00082BF3">
        <w:tc>
          <w:tcPr>
            <w:tcW w:w="992" w:type="dxa"/>
          </w:tcPr>
          <w:p w14:paraId="32DEDAD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aGFuZzwvQXV0aG9yPjxZZWFyPjIwMTA8L1llYXI+PFJl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aGFuZzwvQXV0aG9yPjxZZWFyPjIwMTA8L1llYXI+PFJl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Chang et al., 2010a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2A7D7AC4" w14:textId="592A325D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eastAsia="AdvOT1ef757c0" w:hAnsi="Times New Roman" w:cs="Times New Roman"/>
                <w:sz w:val="16"/>
                <w:szCs w:val="16"/>
                <w:lang w:val="en-US"/>
              </w:rPr>
              <w:t>Glioblastoma (C6) rat model</w:t>
            </w:r>
          </w:p>
        </w:tc>
        <w:tc>
          <w:tcPr>
            <w:tcW w:w="1418" w:type="dxa"/>
          </w:tcPr>
          <w:p w14:paraId="2ADB67D4" w14:textId="42DAF905" w:rsidR="00A31294" w:rsidRPr="0061145E" w:rsidRDefault="00A31294" w:rsidP="0061145E">
            <w:pPr>
              <w:rPr>
                <w:rFonts w:ascii="Times New Roman" w:eastAsia="AdvOT1ef757c0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eastAsia="AdvOT1ef757c0" w:hAnsi="Times New Roman" w:cs="Times New Roman"/>
                <w:sz w:val="16"/>
                <w:szCs w:val="16"/>
                <w:lang w:val="en-US"/>
              </w:rPr>
              <w:t>Adult male SD albino rats</w:t>
            </w:r>
          </w:p>
          <w:p w14:paraId="3E2AF37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32</w:t>
            </w:r>
          </w:p>
          <w:p w14:paraId="10CA6EE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24</w:t>
            </w:r>
          </w:p>
        </w:tc>
        <w:tc>
          <w:tcPr>
            <w:tcW w:w="2693" w:type="dxa"/>
          </w:tcPr>
          <w:p w14:paraId="410D4B8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BM-MSC, Pa= NR</w:t>
            </w:r>
          </w:p>
          <w:p w14:paraId="3616D84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-injection C6 IC with:</w:t>
            </w:r>
          </w:p>
          <w:p w14:paraId="2572EC2A" w14:textId="6590097C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PBS IC/PBS IC+d-2-5FC50-IP/ PBS IC+d-2-5FC500–IP/ MSC-CD (H)-IC</w:t>
            </w:r>
          </w:p>
          <w:p w14:paraId="44DAC3B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T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= MSC-CD-IC+d-2-5FC50-IP/ 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MSC-CD IC+d-2-5FC500 IP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MSC-CD- IC+d-25FC500–IP repeat d-7, d-14/ d-3 MSC-CD-IC +d-4 5FC500 IP, repeat d-10, d-17</w:t>
            </w:r>
          </w:p>
        </w:tc>
        <w:tc>
          <w:tcPr>
            <w:tcW w:w="1843" w:type="dxa"/>
          </w:tcPr>
          <w:p w14:paraId="1793807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etrovirus/ CD</w:t>
            </w:r>
          </w:p>
        </w:tc>
        <w:tc>
          <w:tcPr>
            <w:tcW w:w="1984" w:type="dxa"/>
          </w:tcPr>
          <w:p w14:paraId="10B3995E" w14:textId="61C8BDA0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mallest tumor size: MSC-CD IC+d-2-5FC 500 IP</w:t>
            </w:r>
          </w:p>
          <w:p w14:paraId="550F599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8ED5A7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4B441D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224E172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28DA919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</w:tc>
      </w:tr>
      <w:tr w:rsidR="0061145E" w:rsidRPr="0061145E" w14:paraId="1A42D09F" w14:textId="77777777" w:rsidTr="00082BF3">
        <w:tc>
          <w:tcPr>
            <w:tcW w:w="992" w:type="dxa"/>
          </w:tcPr>
          <w:p w14:paraId="69E6FB8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YWs8L0F1dGhvcj48WWVhcj4yMDExPC9ZZWFyPjxSZWNO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YWs8L0F1dGhvcj48WWVhcj4yMDExPC9ZZWFyPjxSZWNO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Bak et al., 2011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5D4C0EAE" w14:textId="6D1F8C52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lioma (U87MG) mouse model</w:t>
            </w:r>
          </w:p>
          <w:p w14:paraId="49DC229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D2804F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2352AF0D" w14:textId="6E5726E3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c athymic, nude mice</w:t>
            </w:r>
          </w:p>
          <w:p w14:paraId="3612583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S:</w:t>
            </w:r>
          </w:p>
          <w:p w14:paraId="78CF35A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16</w:t>
            </w:r>
          </w:p>
          <w:p w14:paraId="404A5BA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8</w:t>
            </w:r>
          </w:p>
          <w:p w14:paraId="7FAAE59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CLS:</w:t>
            </w:r>
          </w:p>
          <w:p w14:paraId="5A37B0F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20</w:t>
            </w:r>
          </w:p>
          <w:p w14:paraId="258CFA8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0</w:t>
            </w:r>
          </w:p>
        </w:tc>
        <w:tc>
          <w:tcPr>
            <w:tcW w:w="2693" w:type="dxa"/>
          </w:tcPr>
          <w:p w14:paraId="2C73DE1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ESC derived MSC</w:t>
            </w:r>
          </w:p>
          <w:p w14:paraId="741CECE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 P13-P20</w:t>
            </w:r>
          </w:p>
          <w:p w14:paraId="14B9491D" w14:textId="207BD178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Bacvec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: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TS</w:t>
            </w:r>
          </w:p>
          <w:p w14:paraId="2336A64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PBS+ GCV/ MSC+GCV</w:t>
            </w:r>
          </w:p>
          <w:p w14:paraId="02964D0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TK+ GCV</w:t>
            </w:r>
          </w:p>
          <w:p w14:paraId="5B16182D" w14:textId="491FBDF0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d-5-Lenve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 ACLS</w:t>
            </w:r>
          </w:p>
          <w:p w14:paraId="79AA623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PBS+GCV/ MSC+ GCV</w:t>
            </w:r>
          </w:p>
          <w:p w14:paraId="1887EAF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TK+ GCV</w:t>
            </w:r>
          </w:p>
        </w:tc>
        <w:tc>
          <w:tcPr>
            <w:tcW w:w="1843" w:type="dxa"/>
          </w:tcPr>
          <w:p w14:paraId="314D1AA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Rec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culo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virus or Rec Lentivirus/ HSV-TK</w:t>
            </w:r>
          </w:p>
        </w:tc>
        <w:tc>
          <w:tcPr>
            <w:tcW w:w="1984" w:type="dxa"/>
          </w:tcPr>
          <w:p w14:paraId="76048994" w14:textId="61C675C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S: Tumor size</w:t>
            </w:r>
          </w:p>
          <w:p w14:paraId="271ED7D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11, d-25: T&lt; C</w:t>
            </w:r>
          </w:p>
          <w:p w14:paraId="654B54A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CLS: Tumor necrosis: T&gt; C</w:t>
            </w:r>
          </w:p>
          <w:p w14:paraId="15FB8D0C" w14:textId="15A0579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S, ACLS: Survival:</w:t>
            </w:r>
          </w:p>
          <w:p w14:paraId="6E5EBAE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&gt;&gt;C</w:t>
            </w:r>
          </w:p>
        </w:tc>
        <w:tc>
          <w:tcPr>
            <w:tcW w:w="1418" w:type="dxa"/>
          </w:tcPr>
          <w:p w14:paraId="433637C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12073FF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SV-TK: GCV phosphorylated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toxic</w:t>
            </w:r>
          </w:p>
          <w:p w14:paraId="3B2E8D33" w14:textId="434CF39A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: Homing</w:t>
            </w:r>
          </w:p>
          <w:p w14:paraId="03EBB18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4062CE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entiviral  broadened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expression window vs baculovirus vector</w:t>
            </w:r>
          </w:p>
          <w:p w14:paraId="7BF5A83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762DF6C8" w14:textId="77777777" w:rsidTr="00082BF3">
        <w:tc>
          <w:tcPr>
            <w:tcW w:w="992" w:type="dxa"/>
          </w:tcPr>
          <w:p w14:paraId="104A35D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NYXJ0aW5lei1RdWludGFuaWxsYTwvQXV0aG9yPjxZZWFy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NYXJ0aW5lei1RdWludGFuaWxsYTwvQXV0aG9yPjxZZWFy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Martinez-Quintanilla et al., 2013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09FF1C1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lioblastoma multiforme</w:t>
            </w:r>
          </w:p>
          <w:p w14:paraId="1AE4982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Gli36vIII) mouse model</w:t>
            </w:r>
          </w:p>
        </w:tc>
        <w:tc>
          <w:tcPr>
            <w:tcW w:w="1418" w:type="dxa"/>
          </w:tcPr>
          <w:p w14:paraId="4EAE2A8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id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nude mice C= 14</w:t>
            </w:r>
          </w:p>
          <w:p w14:paraId="0AA2110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2</w:t>
            </w:r>
          </w:p>
        </w:tc>
        <w:tc>
          <w:tcPr>
            <w:tcW w:w="2693" w:type="dxa"/>
          </w:tcPr>
          <w:p w14:paraId="0674E64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ouse MSC</w:t>
            </w:r>
          </w:p>
          <w:p w14:paraId="4DB41C3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urce, Pa: NR</w:t>
            </w:r>
          </w:p>
          <w:p w14:paraId="11AB810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PBS IC/ PBS IC+ GCV-IP – 10d</w:t>
            </w:r>
          </w:p>
          <w:p w14:paraId="7B82174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TRAIL-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  +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CV IP 10d/ MSC-TRAIL-TK -IC +GCV IP- 10d</w:t>
            </w:r>
          </w:p>
        </w:tc>
        <w:tc>
          <w:tcPr>
            <w:tcW w:w="1843" w:type="dxa"/>
          </w:tcPr>
          <w:p w14:paraId="48C4C76E" w14:textId="7A2A3A2D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entiviral and retroviral vector/ HSV-TK,</w:t>
            </w:r>
          </w:p>
          <w:p w14:paraId="4023948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-TRAIL</w:t>
            </w:r>
          </w:p>
        </w:tc>
        <w:tc>
          <w:tcPr>
            <w:tcW w:w="1984" w:type="dxa"/>
          </w:tcPr>
          <w:p w14:paraId="30053F5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growth: T&lt; C</w:t>
            </w:r>
          </w:p>
          <w:p w14:paraId="545C50C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survival:</w:t>
            </w:r>
          </w:p>
          <w:p w14:paraId="7493265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TRAIL +GCV (39d)&gt; MSC-TRAIL -TK +GCV (31.5d)&gt; C (17 d)</w:t>
            </w:r>
          </w:p>
        </w:tc>
        <w:tc>
          <w:tcPr>
            <w:tcW w:w="1418" w:type="dxa"/>
          </w:tcPr>
          <w:p w14:paraId="4C33188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5F41823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HSV-TK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GCV– phosphorylated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toxic</w:t>
            </w:r>
          </w:p>
          <w:p w14:paraId="6F2D12C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F3743BA" w14:textId="4106CB6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s-TRAIL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poptosis</w:t>
            </w:r>
          </w:p>
        </w:tc>
      </w:tr>
      <w:tr w:rsidR="0061145E" w:rsidRPr="0061145E" w14:paraId="02A2F6B4" w14:textId="77777777" w:rsidTr="00082BF3">
        <w:tc>
          <w:tcPr>
            <w:tcW w:w="992" w:type="dxa"/>
          </w:tcPr>
          <w:p w14:paraId="5C614A0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TdXJ5YXByYWthc2g8L0F1dGhvcj48WWVhcj4yMDE5PC9Z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TdXJ5YXByYWthc2g8L0F1dGhvcj48WWVhcj4yMDE5PC9Z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Suryaprakash et al., 2019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1B627DB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2C7D704E" w14:textId="3CB52BF8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lioblastoma multiforme (U87MG) mouse model</w:t>
            </w:r>
          </w:p>
        </w:tc>
        <w:tc>
          <w:tcPr>
            <w:tcW w:w="1418" w:type="dxa"/>
          </w:tcPr>
          <w:p w14:paraId="634A3B3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u/J nude mouse C= 6</w:t>
            </w:r>
          </w:p>
          <w:p w14:paraId="31CEE03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3</w:t>
            </w:r>
          </w:p>
          <w:p w14:paraId="687C3DA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693" w:type="dxa"/>
          </w:tcPr>
          <w:p w14:paraId="0156E952" w14:textId="0D6499DF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MSC spheroid</w:t>
            </w:r>
          </w:p>
          <w:p w14:paraId="7E41AF9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 source: NR</w:t>
            </w:r>
          </w:p>
          <w:p w14:paraId="38FA855B" w14:textId="676FAC24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 P3-P6</w:t>
            </w:r>
          </w:p>
          <w:p w14:paraId="7DDAD457" w14:textId="422BE0C2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PBS/MSC+MTX NC-ET</w:t>
            </w:r>
          </w:p>
          <w:p w14:paraId="4F10F71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=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  hybrid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spheroids –TRAIL - MTX –NC-ET</w:t>
            </w:r>
          </w:p>
        </w:tc>
        <w:tc>
          <w:tcPr>
            <w:tcW w:w="1843" w:type="dxa"/>
          </w:tcPr>
          <w:p w14:paraId="58E4970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Gylated DNA-templated NC system / TRAIL, PL against IL13Rα2, MTX</w:t>
            </w:r>
          </w:p>
        </w:tc>
        <w:tc>
          <w:tcPr>
            <w:tcW w:w="1984" w:type="dxa"/>
          </w:tcPr>
          <w:p w14:paraId="5483E288" w14:textId="285A39BC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:</w:t>
            </w:r>
          </w:p>
          <w:p w14:paraId="62964B34" w14:textId="2865B12C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21: T&lt; C</w:t>
            </w:r>
          </w:p>
          <w:p w14:paraId="3ACFF4E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= 14%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  (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BS) (0.053 g vs 0.360 g )</w:t>
            </w:r>
          </w:p>
        </w:tc>
        <w:tc>
          <w:tcPr>
            <w:tcW w:w="1418" w:type="dxa"/>
          </w:tcPr>
          <w:p w14:paraId="56F290FD" w14:textId="604AB096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istology: No significant organ toxicity</w:t>
            </w:r>
          </w:p>
        </w:tc>
        <w:tc>
          <w:tcPr>
            <w:tcW w:w="1984" w:type="dxa"/>
          </w:tcPr>
          <w:p w14:paraId="32B122A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RAIL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poptosis</w:t>
            </w:r>
          </w:p>
          <w:p w14:paraId="508B84A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MSC-PL against IL13Rα2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homing</w:t>
            </w:r>
          </w:p>
          <w:p w14:paraId="136E1ED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TX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nticancer drug</w:t>
            </w:r>
          </w:p>
        </w:tc>
      </w:tr>
      <w:tr w:rsidR="0061145E" w:rsidRPr="0061145E" w14:paraId="4D613150" w14:textId="77777777" w:rsidTr="00082BF3">
        <w:tc>
          <w:tcPr>
            <w:tcW w:w="992" w:type="dxa"/>
          </w:tcPr>
          <w:p w14:paraId="40DF18E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OZ3V5ZW5UaGFpPC9BdXRob3I+PFllYXI+MjAxNTwvWWVh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OZ3V5ZW5UaGFpPC9BdXRob3I+PFllYXI+MjAxNTwvWWVh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NguyenThai et al., 2015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49CA402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6F0B6BB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steosarcoma (Cal 72) mouse model</w:t>
            </w:r>
          </w:p>
          <w:p w14:paraId="2430F02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0479CE88" w14:textId="2C654EE6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ude mice</w:t>
            </w:r>
          </w:p>
          <w:p w14:paraId="4FF4DA0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5</w:t>
            </w:r>
          </w:p>
          <w:p w14:paraId="7F5CEED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5</w:t>
            </w:r>
          </w:p>
        </w:tc>
        <w:tc>
          <w:tcPr>
            <w:tcW w:w="2693" w:type="dxa"/>
          </w:tcPr>
          <w:p w14:paraId="2B44C0E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BM-MSC</w:t>
            </w:r>
          </w:p>
          <w:p w14:paraId="07A9E46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: P2-P3</w:t>
            </w:r>
          </w:p>
          <w:p w14:paraId="1BABB52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-injection Cal72 SC with:</w:t>
            </w:r>
          </w:p>
          <w:p w14:paraId="25529249" w14:textId="4590905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5FC IP d2-4-6</w:t>
            </w:r>
          </w:p>
          <w:p w14:paraId="6BC2B590" w14:textId="55FD4732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CD+5FC IP-d2-4-6</w:t>
            </w:r>
          </w:p>
        </w:tc>
        <w:tc>
          <w:tcPr>
            <w:tcW w:w="1843" w:type="dxa"/>
          </w:tcPr>
          <w:p w14:paraId="27BC344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EGFP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 vector/</w:t>
            </w:r>
          </w:p>
          <w:p w14:paraId="7A2D341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Yeast CD-UPRT</w:t>
            </w:r>
          </w:p>
        </w:tc>
        <w:tc>
          <w:tcPr>
            <w:tcW w:w="1984" w:type="dxa"/>
          </w:tcPr>
          <w:p w14:paraId="33355DEF" w14:textId="70A125D9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:</w:t>
            </w:r>
          </w:p>
          <w:p w14:paraId="2161573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  118.43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± 23 mm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3</w:t>
            </w:r>
          </w:p>
          <w:p w14:paraId="2E5AC39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69.7 ± 21 mm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3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p&lt; 0.05).</w:t>
            </w:r>
          </w:p>
          <w:p w14:paraId="6B0DB0E5" w14:textId="7135EA1E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stasis (lung):</w:t>
            </w:r>
          </w:p>
          <w:p w14:paraId="074840D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4, T= (-)</w:t>
            </w:r>
          </w:p>
        </w:tc>
        <w:tc>
          <w:tcPr>
            <w:tcW w:w="1418" w:type="dxa"/>
          </w:tcPr>
          <w:p w14:paraId="79ED724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-)</w:t>
            </w:r>
          </w:p>
        </w:tc>
        <w:tc>
          <w:tcPr>
            <w:tcW w:w="1984" w:type="dxa"/>
          </w:tcPr>
          <w:p w14:paraId="254590F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  <w:p w14:paraId="78D6394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4C3E1567" w14:textId="77777777" w:rsidTr="00082BF3">
        <w:tc>
          <w:tcPr>
            <w:tcW w:w="992" w:type="dxa"/>
          </w:tcPr>
          <w:p w14:paraId="24ADAB1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Kucerova&lt;/Author&gt;&lt;Year&gt;2007&lt;/Year&gt;&lt;RecNum&gt;22&lt;/RecNum&gt;&lt;DisplayText&gt;(Kucerova et al., 2007)&lt;/DisplayText&gt;&lt;record&gt;&lt;rec-number&gt;22&lt;/rec-number&gt;&lt;foreign-keys&gt;&lt;key app="EN" db-id="vdw9tfvsz0wpfce2df4pe0wfsdzvw9e2rwfs" timestamp="1595430666"&gt;22&lt;/key&gt;&lt;/foreign-keys&gt;&lt;ref-type name="Journal Article"&gt;17&lt;/ref-type&gt;&lt;contributors&gt;&lt;authors&gt;&lt;author&gt;Kucerova, L.&lt;/author&gt;&lt;author&gt;Altanerova, V.&lt;/author&gt;&lt;author&gt;Matuskova, M.&lt;/author&gt;&lt;author&gt;Tyciakova, S.&lt;/author&gt;&lt;author&gt;Altaner, C.&lt;/author&gt;&lt;/authors&gt;&lt;/contributors&gt;&lt;auth-address&gt;Laboratory of Molecular Oncology, Cancer Research Institute of Slovak Academy of Sciences, Bratislava, Slovakia.&lt;/auth-address&gt;&lt;titles&gt;&lt;title&gt;Adipose tissue-derived human mesenchymal stem cells mediated prodrug cancer gene therapy&lt;/title&gt;&lt;secondary-title&gt;Cancer Res&lt;/secondary-title&gt;&lt;/titles&gt;&lt;periodical&gt;&lt;full-title&gt;Cancer Res&lt;/full-title&gt;&lt;/periodical&gt;&lt;pages&gt;6304-13&lt;/pages&gt;&lt;volume&gt;67&lt;/volume&gt;&lt;number&gt;13&lt;/number&gt;&lt;edition&gt;2007/07/10&lt;/edition&gt;&lt;keywords&gt;&lt;keyword&gt;Adipose Tissue/*metabolism&lt;/keyword&gt;&lt;keyword&gt;Animals&lt;/keyword&gt;&lt;keyword&gt;Antineoplastic Agents/*pharmacology&lt;/keyword&gt;&lt;keyword&gt;Cell Line, Tumor&lt;/keyword&gt;&lt;keyword&gt;Cytosine Deaminase/genetics/metabolism&lt;/keyword&gt;&lt;keyword&gt;Female&lt;/keyword&gt;&lt;keyword&gt;Flucytosine/*pharmacology&lt;/keyword&gt;&lt;keyword&gt;*Gene Expression Regulation&lt;/keyword&gt;&lt;keyword&gt;Genetic Therapy/*methods&lt;/keyword&gt;&lt;keyword&gt;Humans&lt;/keyword&gt;&lt;keyword&gt;Mesenchymal Stem Cells/*cytology&lt;/keyword&gt;&lt;keyword&gt;Mice&lt;/keyword&gt;&lt;keyword&gt;Mice, Inbred BALB C&lt;/keyword&gt;&lt;keyword&gt;Neoplasm Transplantation&lt;/keyword&gt;&lt;keyword&gt;Neoplasms/*drug therapy&lt;/keyword&gt;&lt;keyword&gt;Prodrugs/*pharmacology&lt;/keyword&gt;&lt;/keywords&gt;&lt;dates&gt;&lt;year&gt;2007&lt;/year&gt;&lt;pub-dates&gt;&lt;date&gt;Jul 1&lt;/date&gt;&lt;/pub-dates&gt;&lt;/dates&gt;&lt;isbn&gt;0008-5472 (Print)&amp;#xD;0008-5472 (Linking)&lt;/isbn&gt;&lt;accession-num&gt;17616689&lt;/accession-num&gt;&lt;urls&gt;&lt;related-urls&gt;&lt;url&gt;https://www.ncbi.nlm.nih.gov/pubmed/17616689&lt;/url&gt;&lt;/related-urls&gt;&lt;/urls&gt;&lt;electronic-resource-num&gt;10.1158/0008-5472.CAN-06-4024&lt;/electronic-resource-num&gt;&lt;/record&gt;&lt;/Cite&gt;&lt;/EndNote&gt;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Kucerova et al., 2007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35899A2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7AEC7DB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olon adenocarcinoma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HT-29) mouse model</w:t>
            </w:r>
          </w:p>
        </w:tc>
        <w:tc>
          <w:tcPr>
            <w:tcW w:w="1418" w:type="dxa"/>
          </w:tcPr>
          <w:p w14:paraId="5DA0FA93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thymic nude mice</w:t>
            </w:r>
          </w:p>
          <w:p w14:paraId="03B9D2B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BALB/c-nu/nu)</w:t>
            </w:r>
          </w:p>
          <w:p w14:paraId="0AD56CE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Co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j</w:t>
            </w:r>
            <w:proofErr w:type="spellEnd"/>
          </w:p>
          <w:p w14:paraId="38BEC8A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21</w:t>
            </w:r>
          </w:p>
          <w:p w14:paraId="0A23C0F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2</w:t>
            </w:r>
          </w:p>
          <w:p w14:paraId="18AEED4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T</w:t>
            </w:r>
          </w:p>
          <w:p w14:paraId="09D2321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12</w:t>
            </w:r>
          </w:p>
          <w:p w14:paraId="5FD92A2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6</w:t>
            </w:r>
          </w:p>
        </w:tc>
        <w:tc>
          <w:tcPr>
            <w:tcW w:w="2693" w:type="dxa"/>
          </w:tcPr>
          <w:p w14:paraId="2933B73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AT-MSC, Pa= P5</w:t>
            </w:r>
          </w:p>
          <w:p w14:paraId="4007D181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 injection HT-29 SC with:</w:t>
            </w:r>
          </w:p>
          <w:p w14:paraId="06FD21A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C= 5FC-IP-10x/ MSC 1:1+5FC-Ip-10x/ MSC 10:1+5FC-IP-10x</w:t>
            </w:r>
          </w:p>
          <w:p w14:paraId="37FFAFD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CD 1:1+5FC-IP 10x/ MSC-CD 1:0.1+5FC-IP 10x</w:t>
            </w:r>
          </w:p>
          <w:p w14:paraId="6709DE9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Tumor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treatment</w:t>
            </w:r>
          </w:p>
          <w:p w14:paraId="00AC262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PBS IV+ 5FC-IP-10x/ MSC IV+5FC-IP-10x</w:t>
            </w:r>
          </w:p>
          <w:p w14:paraId="673FCEC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CD1:4 IV + 5FC-IP-10x</w:t>
            </w:r>
          </w:p>
        </w:tc>
        <w:tc>
          <w:tcPr>
            <w:tcW w:w="1843" w:type="dxa"/>
          </w:tcPr>
          <w:p w14:paraId="15ED704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pST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  retrovirus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+ protamine sulfate/ CD-UPRT</w:t>
            </w:r>
          </w:p>
        </w:tc>
        <w:tc>
          <w:tcPr>
            <w:tcW w:w="1984" w:type="dxa"/>
          </w:tcPr>
          <w:p w14:paraId="50F8547D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injection:</w:t>
            </w:r>
          </w:p>
          <w:p w14:paraId="61CE284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 d-5, d-7, d-10, d-12: T-HD= T-LD &lt;C</w:t>
            </w:r>
          </w:p>
          <w:p w14:paraId="3CED43E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tumor weight d-18: T-HD &lt; T-LD &lt; C</w:t>
            </w:r>
          </w:p>
          <w:p w14:paraId="7553C425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Tumor injection -</w:t>
            </w:r>
          </w:p>
          <w:p w14:paraId="2998B29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 d-10, d-14, d-18: T &lt; C</w:t>
            </w:r>
          </w:p>
          <w:p w14:paraId="6208C53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0581BD53" w14:textId="3C637D8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-)</w:t>
            </w:r>
          </w:p>
        </w:tc>
        <w:tc>
          <w:tcPr>
            <w:tcW w:w="1984" w:type="dxa"/>
          </w:tcPr>
          <w:p w14:paraId="5D48C86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</w:tc>
      </w:tr>
      <w:tr w:rsidR="0061145E" w:rsidRPr="0061145E" w14:paraId="58A573F7" w14:textId="77777777" w:rsidTr="00082BF3">
        <w:tc>
          <w:tcPr>
            <w:tcW w:w="992" w:type="dxa"/>
          </w:tcPr>
          <w:p w14:paraId="04C7EA6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TY2h1ZzwvQXV0aG9yPjxZZWFyPjIwMTg8L1llYXI+PFJl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TY2h1ZzwvQXV0aG9yPjxZZWFyPjIwMTg8L1llYXI+PFJl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Schug et al., 2018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0478776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1C89087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epatocellular carcinoma (HuH7) mouse model</w:t>
            </w:r>
          </w:p>
        </w:tc>
        <w:tc>
          <w:tcPr>
            <w:tcW w:w="1418" w:type="dxa"/>
          </w:tcPr>
          <w:p w14:paraId="5016FF4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1 nu/nu mice (Charles River) C= 4</w:t>
            </w:r>
          </w:p>
          <w:p w14:paraId="1D4CCB5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8</w:t>
            </w:r>
          </w:p>
          <w:p w14:paraId="2620D1E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693" w:type="dxa"/>
          </w:tcPr>
          <w:p w14:paraId="5422090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rimary Hu BM-MSC</w:t>
            </w:r>
          </w:p>
          <w:p w14:paraId="38C01CA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 NR</w:t>
            </w:r>
          </w:p>
          <w:p w14:paraId="3D18938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Irradiation:</w:t>
            </w:r>
          </w:p>
          <w:p w14:paraId="72E07FD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= 0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y</w:t>
            </w:r>
            <w:proofErr w:type="spellEnd"/>
          </w:p>
          <w:p w14:paraId="2995B7E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= 2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/5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y</w:t>
            </w:r>
            <w:proofErr w:type="spellEnd"/>
          </w:p>
          <w:p w14:paraId="6FBD979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2: MSC-NIS tail vein</w:t>
            </w:r>
          </w:p>
          <w:p w14:paraId="576DB1A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d-4: 0.5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Ci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123I IP</w:t>
            </w:r>
          </w:p>
        </w:tc>
        <w:tc>
          <w:tcPr>
            <w:tcW w:w="1843" w:type="dxa"/>
          </w:tcPr>
          <w:p w14:paraId="264460C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MV-NIS-pcDNA3/ NIS</w:t>
            </w:r>
          </w:p>
        </w:tc>
        <w:tc>
          <w:tcPr>
            <w:tcW w:w="1984" w:type="dxa"/>
          </w:tcPr>
          <w:p w14:paraId="2842873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NIS engraftment 5Gy&gt; 2Gy &gt; C</w:t>
            </w:r>
          </w:p>
          <w:p w14:paraId="1B4A34A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adioiodide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ccumulation in tumor: 5Gy&gt; 2Gy&gt; C</w:t>
            </w:r>
          </w:p>
        </w:tc>
        <w:tc>
          <w:tcPr>
            <w:tcW w:w="1418" w:type="dxa"/>
          </w:tcPr>
          <w:p w14:paraId="08D2C52F" w14:textId="4FD29A66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adioiodide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ccumulation in salivary gland, thyroid,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tomach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nd bladder</w:t>
            </w:r>
          </w:p>
        </w:tc>
        <w:tc>
          <w:tcPr>
            <w:tcW w:w="1984" w:type="dxa"/>
          </w:tcPr>
          <w:p w14:paraId="18E35FB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IS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8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uptake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adioiodide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by MSC</w:t>
            </w:r>
          </w:p>
          <w:p w14:paraId="65DC89F5" w14:textId="5D7A2168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highlight w:val="cyan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External beam radiation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oming of MSC to tumor</w:t>
            </w:r>
          </w:p>
        </w:tc>
      </w:tr>
      <w:tr w:rsidR="0061145E" w:rsidRPr="0061145E" w14:paraId="5FB2C464" w14:textId="77777777" w:rsidTr="00082BF3">
        <w:tc>
          <w:tcPr>
            <w:tcW w:w="992" w:type="dxa"/>
          </w:tcPr>
          <w:p w14:paraId="5E5E9D2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Ob3VyaTwvQXV0aG9yPjxZZWFyPjIwMTU8L1llYXI+PFJl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Ob3VyaTwvQXV0aG9yPjxZZWFyPjIwMTU8L1llYXI+PFJl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Nouri et al., 2015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6EBFB383" w14:textId="77777777" w:rsidR="00A31294" w:rsidRPr="0061145E" w:rsidRDefault="00A31294" w:rsidP="0061145E">
            <w:pPr>
              <w:pStyle w:val="Default"/>
              <w:rPr>
                <w:color w:val="auto"/>
                <w:sz w:val="16"/>
                <w:szCs w:val="16"/>
              </w:rPr>
            </w:pPr>
            <w:r w:rsidRPr="0061145E">
              <w:rPr>
                <w:color w:val="auto"/>
                <w:sz w:val="16"/>
                <w:szCs w:val="16"/>
              </w:rPr>
              <w:t>Solid tumor</w:t>
            </w:r>
          </w:p>
          <w:p w14:paraId="4B569A5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varian cancer (SKOV3) mouse model</w:t>
            </w:r>
          </w:p>
        </w:tc>
        <w:tc>
          <w:tcPr>
            <w:tcW w:w="1418" w:type="dxa"/>
          </w:tcPr>
          <w:p w14:paraId="546B7E87" w14:textId="31607144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ude mice</w:t>
            </w:r>
          </w:p>
          <w:p w14:paraId="3AE1DE1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35</w:t>
            </w:r>
          </w:p>
          <w:p w14:paraId="06127C3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5</w:t>
            </w:r>
          </w:p>
          <w:p w14:paraId="0E340B9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693" w:type="dxa"/>
          </w:tcPr>
          <w:p w14:paraId="7DAE8ABB" w14:textId="77777777" w:rsidR="00A31294" w:rsidRPr="0061145E" w:rsidRDefault="00A31294" w:rsidP="0061145E">
            <w:pPr>
              <w:pStyle w:val="Default"/>
              <w:rPr>
                <w:color w:val="auto"/>
                <w:sz w:val="16"/>
                <w:szCs w:val="16"/>
              </w:rPr>
            </w:pPr>
            <w:r w:rsidRPr="0061145E">
              <w:rPr>
                <w:color w:val="auto"/>
                <w:sz w:val="16"/>
                <w:szCs w:val="16"/>
              </w:rPr>
              <w:t>Hu BM-MSC, Pa= NR.</w:t>
            </w:r>
          </w:p>
          <w:p w14:paraId="2C0D1C13" w14:textId="77777777" w:rsidR="00A31294" w:rsidRPr="0061145E" w:rsidRDefault="00A31294" w:rsidP="0061145E">
            <w:pPr>
              <w:pStyle w:val="Default"/>
              <w:rPr>
                <w:color w:val="auto"/>
                <w:sz w:val="16"/>
                <w:szCs w:val="16"/>
              </w:rPr>
            </w:pPr>
            <w:r w:rsidRPr="0061145E">
              <w:rPr>
                <w:color w:val="auto"/>
                <w:sz w:val="16"/>
                <w:szCs w:val="16"/>
              </w:rPr>
              <w:t>C= PBS-IT/ MSC-TK- IT/ MSC-CD- IT/ MSC-NTR-IT/</w:t>
            </w:r>
          </w:p>
          <w:p w14:paraId="0DFACD5D" w14:textId="5BE6196A" w:rsidR="00A31294" w:rsidRPr="0061145E" w:rsidRDefault="00A31294" w:rsidP="0061145E">
            <w:pPr>
              <w:pStyle w:val="Default"/>
              <w:rPr>
                <w:color w:val="auto"/>
                <w:sz w:val="16"/>
                <w:szCs w:val="16"/>
              </w:rPr>
            </w:pPr>
            <w:r w:rsidRPr="0061145E">
              <w:rPr>
                <w:color w:val="auto"/>
                <w:sz w:val="16"/>
                <w:szCs w:val="16"/>
              </w:rPr>
              <w:t>GCV-IT/ 5-FC –IT/ CB1954-IT</w:t>
            </w:r>
          </w:p>
          <w:p w14:paraId="69A50EB2" w14:textId="2569DDF0" w:rsidR="00A31294" w:rsidRPr="0061145E" w:rsidRDefault="00A31294" w:rsidP="0061145E">
            <w:pPr>
              <w:pStyle w:val="Default"/>
              <w:rPr>
                <w:color w:val="auto"/>
                <w:sz w:val="16"/>
                <w:szCs w:val="16"/>
              </w:rPr>
            </w:pPr>
            <w:r w:rsidRPr="0061145E">
              <w:rPr>
                <w:color w:val="auto"/>
                <w:sz w:val="16"/>
                <w:szCs w:val="16"/>
              </w:rPr>
              <w:t>T= MSC-TK- IT + GCV/</w:t>
            </w:r>
            <w:r w:rsidRPr="0061145E">
              <w:rPr>
                <w:b/>
                <w:bCs/>
                <w:color w:val="auto"/>
                <w:sz w:val="16"/>
                <w:szCs w:val="16"/>
              </w:rPr>
              <w:t xml:space="preserve"> MSC-CD- IT+ 5-FC/</w:t>
            </w:r>
            <w:r w:rsidRPr="0061145E">
              <w:rPr>
                <w:color w:val="auto"/>
                <w:sz w:val="16"/>
                <w:szCs w:val="16"/>
              </w:rPr>
              <w:t xml:space="preserve"> MSC-NTR- IT+ CB1954</w:t>
            </w:r>
          </w:p>
        </w:tc>
        <w:tc>
          <w:tcPr>
            <w:tcW w:w="1843" w:type="dxa"/>
          </w:tcPr>
          <w:p w14:paraId="7C31BF6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BudCE4.1 (dual promoter mammalian expression vector)/ HSV-TK-SR39</w:t>
            </w:r>
          </w:p>
          <w:p w14:paraId="1B89564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Yeast CD-UPRT</w:t>
            </w:r>
          </w:p>
          <w:p w14:paraId="7EBF6C3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TR</w:t>
            </w:r>
          </w:p>
        </w:tc>
        <w:tc>
          <w:tcPr>
            <w:tcW w:w="1984" w:type="dxa"/>
          </w:tcPr>
          <w:p w14:paraId="10A7109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:</w:t>
            </w:r>
          </w:p>
          <w:p w14:paraId="7435051D" w14:textId="77777777" w:rsidR="00A31294" w:rsidRPr="0061145E" w:rsidRDefault="00A31294" w:rsidP="0061145E">
            <w:pPr>
              <w:pStyle w:val="Default"/>
              <w:rPr>
                <w:b/>
                <w:bCs/>
                <w:color w:val="auto"/>
                <w:sz w:val="16"/>
                <w:szCs w:val="16"/>
              </w:rPr>
            </w:pPr>
            <w:r w:rsidRPr="0061145E">
              <w:rPr>
                <w:color w:val="auto"/>
                <w:sz w:val="16"/>
                <w:szCs w:val="16"/>
              </w:rPr>
              <w:t xml:space="preserve">d-18: smallest in </w:t>
            </w:r>
            <w:r w:rsidRPr="0061145E">
              <w:rPr>
                <w:b/>
                <w:bCs/>
                <w:color w:val="auto"/>
                <w:sz w:val="16"/>
                <w:szCs w:val="16"/>
              </w:rPr>
              <w:t xml:space="preserve">MSC-CD- IT+ 5-FC=  </w:t>
            </w:r>
            <w:r w:rsidRPr="0061145E">
              <w:rPr>
                <w:color w:val="auto"/>
                <w:sz w:val="16"/>
                <w:szCs w:val="16"/>
              </w:rPr>
              <w:t>5-FC –IT</w:t>
            </w:r>
          </w:p>
          <w:p w14:paraId="31121E9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6:smallest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in</w:t>
            </w:r>
          </w:p>
          <w:p w14:paraId="1F2BBCC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MSC-CD- IT+ 5-FC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lt;  MSC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NTR- IT+ CB1954= CB1954-IT</w:t>
            </w:r>
          </w:p>
        </w:tc>
        <w:tc>
          <w:tcPr>
            <w:tcW w:w="1418" w:type="dxa"/>
          </w:tcPr>
          <w:p w14:paraId="6BF4F94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300CD9D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HSV-TK-SR39: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CV  phosphorylated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 toxic</w:t>
            </w:r>
          </w:p>
          <w:p w14:paraId="780EB37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-UPRT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  <w:p w14:paraId="6709028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NTR: CB 1954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cytotoxic form</w:t>
            </w:r>
          </w:p>
        </w:tc>
      </w:tr>
      <w:tr w:rsidR="0061145E" w:rsidRPr="0061145E" w14:paraId="7E579761" w14:textId="77777777" w:rsidTr="00082BF3">
        <w:tc>
          <w:tcPr>
            <w:tcW w:w="992" w:type="dxa"/>
          </w:tcPr>
          <w:p w14:paraId="682517E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BbWFyYTwvQXV0aG9yPjxZZWFyPjIwMTY8L1llYXI+PFJl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BbWFyYTwvQXV0aG9yPjxZZWFyPjIwMTY8L1llYXI+PFJl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Amara et al., 2016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7211EDA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34D5F9A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ung epithelial tumor (TC1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  mouse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model</w:t>
            </w:r>
          </w:p>
          <w:p w14:paraId="0FD65B8D" w14:textId="6973FF46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D82DD5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071C6B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77E052B5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57BL/6</w:t>
            </w:r>
          </w:p>
          <w:p w14:paraId="73D1E4D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ce Co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5645B68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22</w:t>
            </w:r>
          </w:p>
          <w:p w14:paraId="4B78DE9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24</w:t>
            </w:r>
          </w:p>
          <w:p w14:paraId="7701315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umor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j</w:t>
            </w:r>
            <w:proofErr w:type="spellEnd"/>
          </w:p>
          <w:p w14:paraId="03CF67B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21</w:t>
            </w:r>
          </w:p>
          <w:p w14:paraId="46CADAD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5-3</w:t>
            </w:r>
          </w:p>
          <w:p w14:paraId="6F39E0D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693" w:type="dxa"/>
          </w:tcPr>
          <w:p w14:paraId="1A7277B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urine BM MSC from C57BL/6 mice, Pa= NR</w:t>
            </w:r>
          </w:p>
          <w:p w14:paraId="3466529C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injection TC1 with:</w:t>
            </w:r>
          </w:p>
          <w:p w14:paraId="547C02F0" w14:textId="22151E63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PBS-IP/ CPA-45 IP/ CPA- 90 IP/ CPA-140 IP</w:t>
            </w:r>
          </w:p>
          <w:p w14:paraId="348989FB" w14:textId="1F3B7C68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TC1-Cyp +PBS-IP/ TC1-Cyp + CPA- 45 IP/ TC1-Cyp + CPA- 90 IP/ TC1-Cyp + CPA- 140 IP</w:t>
            </w:r>
          </w:p>
          <w:p w14:paraId="1B7F1F07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Tumor injection:</w:t>
            </w:r>
          </w:p>
          <w:p w14:paraId="76D615E6" w14:textId="48205D59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(-)/ CPA-90 IP/ MSC-IT/   MSC-IT + CPA-90 IP</w:t>
            </w:r>
          </w:p>
          <w:p w14:paraId="0E1307E7" w14:textId="1CAA08AF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=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yp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-IT/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yp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IT + CPA –90 IP</w:t>
            </w:r>
          </w:p>
        </w:tc>
        <w:tc>
          <w:tcPr>
            <w:tcW w:w="1843" w:type="dxa"/>
          </w:tcPr>
          <w:p w14:paraId="0B22D96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HIV-EF1L-thy1/GFP-W lentiviral vector/ CYP2B6TM</w:t>
            </w:r>
          </w:p>
        </w:tc>
        <w:tc>
          <w:tcPr>
            <w:tcW w:w="1984" w:type="dxa"/>
          </w:tcPr>
          <w:p w14:paraId="52FAE58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=injection:</w:t>
            </w:r>
          </w:p>
          <w:p w14:paraId="7E449D8B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 d-20, d-40, d-70: TCI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yp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+ CPA- 90 IP = TCI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yp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+ CPA- 140 IP &lt; C</w:t>
            </w:r>
          </w:p>
          <w:p w14:paraId="295CE97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injection:</w:t>
            </w:r>
          </w:p>
          <w:p w14:paraId="6C75396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 d-42, d80: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yp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IT + CPA –90 IP (n=3) &lt;&lt; (n=6) = MSC-IT + CPA-90 IP</w:t>
            </w:r>
          </w:p>
          <w:p w14:paraId="6827B64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687981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2AE2278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/12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yp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dead (anaphylactic shock ??) due to residual FCS in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yp</w:t>
            </w:r>
            <w:proofErr w:type="spellEnd"/>
          </w:p>
        </w:tc>
        <w:tc>
          <w:tcPr>
            <w:tcW w:w="1984" w:type="dxa"/>
          </w:tcPr>
          <w:p w14:paraId="411283D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yp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: CPA 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toxic form</w:t>
            </w:r>
          </w:p>
        </w:tc>
      </w:tr>
      <w:tr w:rsidR="0061145E" w:rsidRPr="0061145E" w14:paraId="4D87F3D3" w14:textId="77777777" w:rsidTr="00082BF3">
        <w:tc>
          <w:tcPr>
            <w:tcW w:w="992" w:type="dxa"/>
          </w:tcPr>
          <w:p w14:paraId="015755C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cmFzc2lrb3ZhPC9BdXRob3I+PFllYXI+MjAxNjwvWWVh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cmFzc2lrb3ZhPC9BdXRob3I+PFllYXI+MjAxNjwvWWVh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Krassikova et al., 2016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0E81AE2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2002A3E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LLC) lung carcinoma mouse model</w:t>
            </w:r>
          </w:p>
          <w:p w14:paraId="2056877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2976DF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7663098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57BL/6 mice</w:t>
            </w:r>
          </w:p>
          <w:p w14:paraId="5071E30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C1FC81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8 -10</w:t>
            </w:r>
          </w:p>
          <w:p w14:paraId="2A4B921D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32-40</w:t>
            </w:r>
          </w:p>
        </w:tc>
        <w:tc>
          <w:tcPr>
            <w:tcW w:w="2693" w:type="dxa"/>
          </w:tcPr>
          <w:p w14:paraId="30313D2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yngeneic ATMSC</w:t>
            </w:r>
          </w:p>
          <w:p w14:paraId="6C02BF4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 NR</w:t>
            </w:r>
          </w:p>
          <w:p w14:paraId="406FF728" w14:textId="421BE3E3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= PBS-IT/ d-7-AT-MSC-IT/ d-14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ysomustine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IP</w:t>
            </w:r>
          </w:p>
          <w:p w14:paraId="22698B94" w14:textId="43024BCA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d-7- AT-MSCs-CD –UPRT-IT+ 5FC –IP (d8-14)/ d-7- AT-MSCs-CD-UPRT-VP22-IT+5FC-IP (d-8-14)/ d-7-AT-MSCs-CD-UPRT -IT+ 5FC –IP (d-8-14)+ d-14-Lysomustine IP</w:t>
            </w:r>
          </w:p>
        </w:tc>
        <w:tc>
          <w:tcPr>
            <w:tcW w:w="1843" w:type="dxa"/>
          </w:tcPr>
          <w:p w14:paraId="461C82A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CpGfree-mcs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+ electroporation</w:t>
            </w:r>
          </w:p>
          <w:p w14:paraId="4ECC60D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CD-UPRT, VP22</w:t>
            </w:r>
          </w:p>
        </w:tc>
        <w:tc>
          <w:tcPr>
            <w:tcW w:w="1984" w:type="dxa"/>
          </w:tcPr>
          <w:p w14:paraId="11ABBF5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umor growth inhibition: d-7-AT-MSCs-CD- UPRT + 5FC (d-8-14) + d-14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ysomustine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 IP (86%) &gt; d-7- AT-MSCs-CD-UPRT + 5FC (d-8-14)= d-7- AT-MSCs-CD-UPRT-VP22 + 5FC (d-8-4)= 56% &gt; C</w:t>
            </w:r>
          </w:p>
          <w:p w14:paraId="04D959E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crease life span:</w:t>
            </w:r>
          </w:p>
          <w:p w14:paraId="2159F9B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Best AT-MSCs- CD- UPRT + 5FC (d-8-14) + d-14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yso-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ustine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 IP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 60%</w:t>
            </w:r>
          </w:p>
        </w:tc>
        <w:tc>
          <w:tcPr>
            <w:tcW w:w="1418" w:type="dxa"/>
          </w:tcPr>
          <w:p w14:paraId="13CC8C7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29355533" w14:textId="4A22536F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  <w:p w14:paraId="7E124031" w14:textId="21E7950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FU-lysomustine synergy</w:t>
            </w:r>
          </w:p>
          <w:p w14:paraId="1D35A09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P22: facilitate secretion and re-uptake of</w:t>
            </w:r>
          </w:p>
          <w:p w14:paraId="2D5FC150" w14:textId="4C4C0C5F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usion proteins to neighboring cells,</w:t>
            </w:r>
          </w:p>
        </w:tc>
      </w:tr>
      <w:tr w:rsidR="0061145E" w:rsidRPr="0061145E" w14:paraId="5AF41AE9" w14:textId="77777777" w:rsidTr="00082BF3">
        <w:tc>
          <w:tcPr>
            <w:tcW w:w="992" w:type="dxa"/>
          </w:tcPr>
          <w:p w14:paraId="73A1D6B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fldChar w:fldCharType="begin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Toro&lt;/Author&gt;&lt;Year&gt;2016&lt;/Year&gt;&lt;RecNum&gt;27&lt;/RecNum&gt;&lt;DisplayText&gt;(Toro et al., 2016)&lt;/DisplayText&gt;&lt;record&gt;&lt;rec-number&gt;27&lt;/rec-number&gt;&lt;foreign-keys&gt;&lt;key app="EN" db-id="vdw9tfvsz0wpfce2df4pe0wfsdzvw9e2rwfs" timestamp="1595430940"&gt;27&lt;/key&gt;&lt;/foreign-keys&gt;&lt;ref-type name="Journal Article"&gt;17&lt;/ref-type&gt;&lt;contributors&gt;&lt;authors&gt;&lt;author&gt;Toro, L.&lt;/author&gt;&lt;author&gt;Bohovic, R.&lt;/author&gt;&lt;author&gt;Matuskova, M.&lt;/author&gt;&lt;author&gt;Smolkova, B.&lt;/author&gt;&lt;author&gt;Kucerova, L.&lt;/author&gt;&lt;/authors&gt;&lt;/contributors&gt;&lt;auth-address&gt;1 Laboratory of Molecular Oncology, Cancer Research Institute , Biomedical Research Center, Slovak Academy of Sciences, Bratislava, Slovakia .&amp;#xD;2 Department of Genetics, Cancer Research Institute , Biomedical Research Center, Slovak Academy of Sciences, Bratislava, Slovakia .&lt;/auth-address&gt;&lt;titles&gt;&lt;title&gt;Metastatic Ovarian Cancer Can Be Efficiently Treated by Genetically Modified Mesenchymal Stromal Cells&lt;/title&gt;&lt;secondary-title&gt;Stem Cells Dev&lt;/secondary-title&gt;&lt;/titles&gt;&lt;periodical&gt;&lt;full-title&gt;Stem Cells Dev&lt;/full-title&gt;&lt;/periodical&gt;&lt;pages&gt;1640-1651&lt;/pages&gt;&lt;volume&gt;25&lt;/volume&gt;&lt;number&gt;21&lt;/number&gt;&lt;edition&gt;2016/08/20&lt;/edition&gt;&lt;keywords&gt;&lt;keyword&gt;5-fluorocytosine&lt;/keyword&gt;&lt;keyword&gt;adipose tissue-derived mesenchymal stromal cells&lt;/keyword&gt;&lt;keyword&gt;cancer gene therapy&lt;/keyword&gt;&lt;keyword&gt;cytosine deaminase&lt;/keyword&gt;&lt;keyword&gt;ovarian carcinoma&lt;/keyword&gt;&lt;/keywords&gt;&lt;dates&gt;&lt;year&gt;2016&lt;/year&gt;&lt;pub-dates&gt;&lt;date&gt;Nov 1&lt;/date&gt;&lt;/pub-dates&gt;&lt;/dates&gt;&lt;isbn&gt;1557-8534 (Electronic)&amp;#xD;1547-3287 (Linking)&lt;/isbn&gt;&lt;accession-num&gt;27539058&lt;/accession-num&gt;&lt;urls&gt;&lt;related-urls&gt;&lt;url&gt;https://www.ncbi.nlm.nih.gov/pubmed/27539058&lt;/url&gt;&lt;/related-urls&gt;&lt;/urls&gt;&lt;electronic-resource-num&gt;10.1089/scd.2016.0064&lt;/electronic-resource-num&gt;&lt;/record&gt;&lt;/Cite&gt;&lt;/EndNote&gt;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Toro et al., 2016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22B72E5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Solid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ur</w:t>
            </w:r>
            <w:proofErr w:type="spellEnd"/>
          </w:p>
          <w:p w14:paraId="687A26E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nd metastatic ovarian cancer</w:t>
            </w:r>
          </w:p>
          <w:p w14:paraId="313387E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SKOV-3, A2780) mouse model</w:t>
            </w:r>
          </w:p>
          <w:p w14:paraId="20F222F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0433C9A7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hymic  nude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mice (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c</w:t>
            </w:r>
          </w:p>
          <w:p w14:paraId="51CBCB6E" w14:textId="1C837D84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u/nu)</w:t>
            </w:r>
          </w:p>
          <w:p w14:paraId="12482AE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5A2C7F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19-28</w:t>
            </w:r>
          </w:p>
          <w:p w14:paraId="00DF4095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9-28</w:t>
            </w:r>
          </w:p>
        </w:tc>
        <w:tc>
          <w:tcPr>
            <w:tcW w:w="2693" w:type="dxa"/>
          </w:tcPr>
          <w:p w14:paraId="0FBD376C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AT-MSC, Pa= NR</w:t>
            </w:r>
          </w:p>
          <w:p w14:paraId="6903F2E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spellStart"/>
            <w:proofErr w:type="gram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 SKOV</w:t>
            </w:r>
            <w:proofErr w:type="gram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-3 (SC) with:</w:t>
            </w:r>
          </w:p>
          <w:p w14:paraId="578AE7B1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(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)</w:t>
            </w:r>
          </w:p>
          <w:p w14:paraId="06E74A05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CD 1:0.1 + 5-FC –IP (d-3-14)</w:t>
            </w:r>
          </w:p>
          <w:p w14:paraId="720F57B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A2780 cells (SC) with:</w:t>
            </w:r>
          </w:p>
          <w:p w14:paraId="51A3EBC7" w14:textId="7B730518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(-)/ MSC 1:0.2</w:t>
            </w:r>
          </w:p>
          <w:p w14:paraId="1899206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CD 1:0.2 + 5-FC –IP (d-0-14)</w:t>
            </w:r>
          </w:p>
          <w:p w14:paraId="457D444B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Metastasis SKOV-3 -IP:</w:t>
            </w:r>
          </w:p>
          <w:p w14:paraId="71B1DD84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(-)</w:t>
            </w:r>
          </w:p>
          <w:p w14:paraId="4F8BFCD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CD 1:0.4 IP (d-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,d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14,d-21)+ 5-FC IP (d-7-21)</w:t>
            </w:r>
          </w:p>
          <w:p w14:paraId="4870004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Metastasis A2780 - IP:</w:t>
            </w:r>
          </w:p>
          <w:p w14:paraId="0BC674E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(-)</w:t>
            </w:r>
          </w:p>
          <w:p w14:paraId="577FEA6E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CD 1:0.4 IP (d-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,d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14,d-21) +5-FC -IP(d-7-21)</w:t>
            </w:r>
          </w:p>
        </w:tc>
        <w:tc>
          <w:tcPr>
            <w:tcW w:w="1843" w:type="dxa"/>
          </w:tcPr>
          <w:p w14:paraId="61516B5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ST2 retrovirus/ Yeast CD-UPRT</w:t>
            </w:r>
          </w:p>
        </w:tc>
        <w:tc>
          <w:tcPr>
            <w:tcW w:w="1984" w:type="dxa"/>
          </w:tcPr>
          <w:p w14:paraId="0B90636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:</w:t>
            </w:r>
          </w:p>
          <w:p w14:paraId="3D41CB4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SKOV-3 -d-0: T&lt; C</w:t>
            </w:r>
          </w:p>
          <w:p w14:paraId="2020DF8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2780 cells: T&lt; C</w:t>
            </w:r>
          </w:p>
          <w:p w14:paraId="282C0B5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stasis SKOV-3 cells: T= C</w:t>
            </w:r>
          </w:p>
          <w:p w14:paraId="3CBD005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stasis A2780 cells: T&lt; C</w:t>
            </w:r>
          </w:p>
          <w:p w14:paraId="39C41394" w14:textId="06976940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0d disease free survival:</w:t>
            </w:r>
          </w:p>
          <w:p w14:paraId="322FF12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stasis A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780 :</w:t>
            </w:r>
            <w:proofErr w:type="gramEnd"/>
          </w:p>
          <w:p w14:paraId="74433D9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33%</w:t>
            </w:r>
          </w:p>
          <w:p w14:paraId="529E63D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.</w:t>
            </w:r>
          </w:p>
        </w:tc>
        <w:tc>
          <w:tcPr>
            <w:tcW w:w="1418" w:type="dxa"/>
          </w:tcPr>
          <w:p w14:paraId="2169A39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6CB5F2A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::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RT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  <w:p w14:paraId="1B2AFB3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484B8588" w14:textId="77777777" w:rsidTr="00082BF3">
        <w:tc>
          <w:tcPr>
            <w:tcW w:w="992" w:type="dxa"/>
          </w:tcPr>
          <w:p w14:paraId="61B943B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ab3U8L0F1dGhvcj48WWVhcj4yMDEyPC9ZZWFyPjxSZWNO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ab3U8L0F1dGhvcj48WWVhcj4yMDEyPC9ZZWFyPjxSZWNO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Zou et al., 2012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1B68CDD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1EAD16E2" w14:textId="79AD75B8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urine breast tumor</w:t>
            </w:r>
          </w:p>
          <w:p w14:paraId="71539FE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TUBO</w:t>
            </w:r>
          </w:p>
          <w:p w14:paraId="302A963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ell line) mouse model</w:t>
            </w:r>
          </w:p>
        </w:tc>
        <w:tc>
          <w:tcPr>
            <w:tcW w:w="1418" w:type="dxa"/>
          </w:tcPr>
          <w:p w14:paraId="6CD2B83D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/c mice</w:t>
            </w:r>
          </w:p>
          <w:p w14:paraId="6AF2F5B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revention</w:t>
            </w:r>
          </w:p>
          <w:p w14:paraId="05C8791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16</w:t>
            </w:r>
          </w:p>
          <w:p w14:paraId="76DB4A7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8</w:t>
            </w:r>
          </w:p>
          <w:p w14:paraId="55C3A30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umor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j</w:t>
            </w:r>
            <w:proofErr w:type="spellEnd"/>
          </w:p>
          <w:p w14:paraId="4D51EC3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16</w:t>
            </w:r>
          </w:p>
          <w:p w14:paraId="5AE05F1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8</w:t>
            </w:r>
          </w:p>
          <w:p w14:paraId="6CADA08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4/CD8 T deletion =3</w:t>
            </w:r>
          </w:p>
          <w:p w14:paraId="5BF4D98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locking LIGHT =3</w:t>
            </w:r>
          </w:p>
        </w:tc>
        <w:tc>
          <w:tcPr>
            <w:tcW w:w="2693" w:type="dxa"/>
          </w:tcPr>
          <w:p w14:paraId="5B48D7A5" w14:textId="0E89F9E6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/c BM-MSC, Pa= NR</w:t>
            </w:r>
          </w:p>
          <w:p w14:paraId="1485AE1C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Prevention:</w:t>
            </w:r>
          </w:p>
          <w:p w14:paraId="6775217D" w14:textId="5E44AF50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d-0 PBS/ d-0 MSC SC</w:t>
            </w:r>
          </w:p>
          <w:p w14:paraId="1392B6E4" w14:textId="0C068A33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+d-13 TUBO 2.5:1 ACLS SC</w:t>
            </w:r>
          </w:p>
          <w:p w14:paraId="7E7F13AE" w14:textId="71F07CD9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d-0 MSC-L SC + d-13 TUBO 2.5:1 ACLS SC</w:t>
            </w:r>
          </w:p>
          <w:p w14:paraId="6C22E5A8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Tumor 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:</w:t>
            </w:r>
          </w:p>
          <w:p w14:paraId="11D14A28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d-0 TUBO SC + d-7 PBS/ d-7 MSC 1:2.5 ACLS SC</w:t>
            </w:r>
          </w:p>
          <w:p w14:paraId="25169834" w14:textId="31F2851F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d-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BO SC+ d-7 MSC-L 1:2.5 ACLS SC</w:t>
            </w:r>
          </w:p>
          <w:p w14:paraId="6ED9DB27" w14:textId="3FE9CC81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D4/CD8 T cell deletion:</w:t>
            </w:r>
          </w:p>
          <w:p w14:paraId="36B9665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nti-CD8 SC</w:t>
            </w:r>
          </w:p>
          <w:p w14:paraId="01973B1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nti-CD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  SC</w:t>
            </w:r>
            <w:proofErr w:type="gramEnd"/>
          </w:p>
          <w:p w14:paraId="21C1EEDE" w14:textId="07574D54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Blocking LIGHT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27F57F8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LTβR-Ig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100 mg IP</w:t>
            </w:r>
          </w:p>
        </w:tc>
        <w:tc>
          <w:tcPr>
            <w:tcW w:w="1843" w:type="dxa"/>
          </w:tcPr>
          <w:p w14:paraId="102980C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etrovirus/</w:t>
            </w:r>
          </w:p>
          <w:p w14:paraId="233ED6C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GHT</w:t>
            </w:r>
          </w:p>
        </w:tc>
        <w:tc>
          <w:tcPr>
            <w:tcW w:w="1984" w:type="dxa"/>
          </w:tcPr>
          <w:p w14:paraId="3CC28F7C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Prevention:</w:t>
            </w:r>
          </w:p>
          <w:p w14:paraId="0F075B8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-d-15-30: T= (-) &lt;&lt; d-20-C=100-200mm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3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, d-30-C=1400 mm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3</w:t>
            </w:r>
          </w:p>
          <w:p w14:paraId="28502E1B" w14:textId="3B3E4889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50 survival: T=100% &gt;&gt; C= 0%</w:t>
            </w:r>
          </w:p>
          <w:p w14:paraId="27057B48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Tumor 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:</w:t>
            </w:r>
          </w:p>
          <w:p w14:paraId="185738D9" w14:textId="5F719260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 T&lt;&lt;C</w:t>
            </w:r>
          </w:p>
          <w:p w14:paraId="652C9F71" w14:textId="2309483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60 survival:</w:t>
            </w:r>
          </w:p>
          <w:p w14:paraId="7BED9E3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 =90% &gt;&gt; C= 0%.</w:t>
            </w:r>
          </w:p>
          <w:p w14:paraId="65DCBBD0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D4/CD8 deletion:</w:t>
            </w:r>
          </w:p>
          <w:p w14:paraId="601E0E2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bolished MSC-L. effect</w:t>
            </w:r>
          </w:p>
          <w:p w14:paraId="7C12B899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Blocking LIGHT</w:t>
            </w:r>
          </w:p>
          <w:p w14:paraId="7540C72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3d- before/after, 1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k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, and 3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k  MSC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L abolished MSC-L prevention effect</w:t>
            </w:r>
          </w:p>
        </w:tc>
        <w:tc>
          <w:tcPr>
            <w:tcW w:w="1418" w:type="dxa"/>
          </w:tcPr>
          <w:p w14:paraId="51243F7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76A28EA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GHT.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primes potent immune reaction vs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ur</w:t>
            </w:r>
            <w:proofErr w:type="spellEnd"/>
          </w:p>
          <w:p w14:paraId="55480DF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64ADBEBE" w14:textId="77777777" w:rsidTr="00082BF3">
        <w:tc>
          <w:tcPr>
            <w:tcW w:w="992" w:type="dxa"/>
          </w:tcPr>
          <w:p w14:paraId="144E87F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BYnJhdGU8L0F1dGhvcj48WWVhcj4yMDE0PC9ZZWFyPjxS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BYnJhdGU8L0F1dGhvcj48WWVhcj4yMDE0PC9ZZWFyPjxS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Abrate et al., 2014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23C345E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155E9993" w14:textId="3624299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rostate cancer (TRAMPC1/ TRAMPC2) mouse model and</w:t>
            </w:r>
          </w:p>
          <w:p w14:paraId="6936554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rostate cancer (TRAMP) mouse model</w:t>
            </w:r>
          </w:p>
          <w:p w14:paraId="6472331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0C1F29AA" w14:textId="245B735F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57BL/6 and</w:t>
            </w:r>
          </w:p>
          <w:p w14:paraId="228E219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RAMPmice</w:t>
            </w:r>
            <w:proofErr w:type="spellEnd"/>
          </w:p>
          <w:p w14:paraId="41AB9EF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FFDF591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Solid tumor:</w:t>
            </w:r>
          </w:p>
          <w:p w14:paraId="7CC2B05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8</w:t>
            </w:r>
          </w:p>
          <w:p w14:paraId="53F3CC6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36</w:t>
            </w:r>
          </w:p>
          <w:p w14:paraId="4AF55A51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TRAMP</w:t>
            </w:r>
          </w:p>
          <w:p w14:paraId="4196B98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12</w:t>
            </w:r>
          </w:p>
          <w:p w14:paraId="4E5863A8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13</w:t>
            </w:r>
          </w:p>
        </w:tc>
        <w:tc>
          <w:tcPr>
            <w:tcW w:w="2693" w:type="dxa"/>
          </w:tcPr>
          <w:p w14:paraId="2FF4084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57BL/6 mouse AT-MSC, BM-MSC, Pa= NR</w:t>
            </w:r>
          </w:p>
          <w:p w14:paraId="3FEEB3B5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Solid tumor mouse model:</w:t>
            </w:r>
          </w:p>
          <w:p w14:paraId="437102C4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AT-MSC-IV</w:t>
            </w:r>
          </w:p>
          <w:p w14:paraId="6183F523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AT-MSC-CD-IV/ AT-MSC-CD-IV+ 5FC-IP/ BM-MSC-CD-IV+  5FC-IP/ AT-MSC-CD-IV (2x) + 5FC-IP (1x)/ AT-MSC-CD-IV  (2x)+ TAC-IM (2x) + 5FC-IP (1x)</w:t>
            </w:r>
          </w:p>
          <w:p w14:paraId="1E603B0D" w14:textId="6365D93A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TRAMP </w:t>
            </w:r>
            <w:proofErr w:type="gram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mouse :</w:t>
            </w:r>
            <w:proofErr w:type="gramEnd"/>
          </w:p>
          <w:p w14:paraId="6CC61472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(-)/5FC-IP</w:t>
            </w:r>
          </w:p>
          <w:p w14:paraId="060B587F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-AT-MSC-CD or BM-MSC-CD -IV+ 5-FC-IP (1 cycle)/ AT-MSC-CD or BM-MSC-CD -IV+ 5-FC-IP (2 cycles)</w:t>
            </w:r>
          </w:p>
        </w:tc>
        <w:tc>
          <w:tcPr>
            <w:tcW w:w="1843" w:type="dxa"/>
          </w:tcPr>
          <w:p w14:paraId="7C4EB60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etrovirus/ yeast CD-UPRT</w:t>
            </w:r>
          </w:p>
        </w:tc>
        <w:tc>
          <w:tcPr>
            <w:tcW w:w="1984" w:type="dxa"/>
          </w:tcPr>
          <w:p w14:paraId="72A95B91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Solid tumor:</w:t>
            </w:r>
          </w:p>
          <w:p w14:paraId="662AB8C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:</w:t>
            </w:r>
          </w:p>
          <w:p w14:paraId="10002BF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-MSC-CD + TAC (2x) + 5 FC (1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x)=</w:t>
            </w:r>
            <w:proofErr w:type="gramEnd"/>
          </w:p>
          <w:p w14:paraId="71A3BC55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-MSC-CD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+  5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C = BM-MSC-CD+  5FC</w:t>
            </w:r>
          </w:p>
          <w:p w14:paraId="317CF0A8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lt; AT-MSC-CD = C</w:t>
            </w:r>
          </w:p>
          <w:p w14:paraId="2129268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2B836E0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Prostate Cancer:</w:t>
            </w:r>
          </w:p>
          <w:p w14:paraId="301E18C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:</w:t>
            </w:r>
          </w:p>
          <w:p w14:paraId="0DAA39C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-MSC-CD or BM-MSC-CD +5-FC &lt;&lt; C</w:t>
            </w:r>
          </w:p>
          <w:p w14:paraId="56766D5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-MSC-CD or BM-MSC-CD + 5-FC (2 cycles) &lt;&lt; C</w:t>
            </w:r>
          </w:p>
        </w:tc>
        <w:tc>
          <w:tcPr>
            <w:tcW w:w="1418" w:type="dxa"/>
          </w:tcPr>
          <w:p w14:paraId="184C8BD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4B9DF25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.</w:t>
            </w:r>
          </w:p>
          <w:p w14:paraId="05673D7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72695BC7" w14:textId="77777777" w:rsidTr="00082BF3">
        <w:tc>
          <w:tcPr>
            <w:tcW w:w="992" w:type="dxa"/>
          </w:tcPr>
          <w:p w14:paraId="787B67E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fldChar w:fldCharType="begin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Cavarretta&lt;/Author&gt;&lt;Year&gt;2010&lt;/Year&gt;&lt;RecNum&gt;30&lt;/RecNum&gt;&lt;DisplayText&gt;(Cavarretta et al., 2010)&lt;/DisplayText&gt;&lt;record&gt;&lt;rec-number&gt;30&lt;/rec-number&gt;&lt;foreign-keys&gt;&lt;key app="EN" db-id="vdw9tfvsz0wpfce2df4pe0wfsdzvw9e2rwfs" timestamp="1595431099"&gt;30&lt;/key&gt;&lt;/foreign-keys&gt;&lt;ref-type name="Journal Article"&gt;17&lt;/ref-type&gt;&lt;contributors&gt;&lt;authors&gt;&lt;author&gt;Cavarretta, I. T.&lt;/author&gt;&lt;author&gt;Altanerova, V.&lt;/author&gt;&lt;author&gt;Matuskova, M.&lt;/author&gt;&lt;author&gt;Kucerova, L.&lt;/author&gt;&lt;author&gt;Culig, Z.&lt;/author&gt;&lt;author&gt;Altaner, C.&lt;/author&gt;&lt;/authors&gt;&lt;/contributors&gt;&lt;auth-address&gt;Department of Urology, Innsbruck Medical University, Innsbruck, Austria.&lt;/auth-address&gt;&lt;titles&gt;&lt;title&gt;Adipose tissue-derived mesenchymal stem cells expressing prodrug-converting enzyme inhibit human prostate tumor growth&lt;/title&gt;&lt;secondary-title&gt;Mol Ther&lt;/secondary-title&gt;&lt;/titles&gt;&lt;periodical&gt;&lt;full-title&gt;Mol Ther&lt;/full-title&gt;&lt;/periodical&gt;&lt;pages&gt;223-31&lt;/pages&gt;&lt;volume&gt;18&lt;/volume&gt;&lt;number&gt;1&lt;/number&gt;&lt;edition&gt;2009/10/22&lt;/edition&gt;&lt;keywords&gt;&lt;keyword&gt;Animals&lt;/keyword&gt;&lt;keyword&gt;Cell Line, Tumor&lt;/keyword&gt;&lt;keyword&gt;Cytosine Deaminase/genetics/*physiology&lt;/keyword&gt;&lt;keyword&gt;Flucytosine/pharmacology&lt;/keyword&gt;&lt;keyword&gt;Fluorouracil/pharmacology&lt;/keyword&gt;&lt;keyword&gt;Humans&lt;/keyword&gt;&lt;keyword&gt;Male&lt;/keyword&gt;&lt;keyword&gt;Mesenchymal Stem Cells/cytology/*metabolism/*physiology&lt;/keyword&gt;&lt;keyword&gt;Mice&lt;/keyword&gt;&lt;keyword&gt;Mice, Nude&lt;/keyword&gt;&lt;keyword&gt;Pentosyltransferases/genetics/*physiology&lt;/keyword&gt;&lt;keyword&gt;Prostatic Neoplasms/chemically induced/*therapy&lt;/keyword&gt;&lt;/keywords&gt;&lt;dates&gt;&lt;year&gt;2010&lt;/year&gt;&lt;pub-dates&gt;&lt;date&gt;Jan&lt;/date&gt;&lt;/pub-dates&gt;&lt;/dates&gt;&lt;isbn&gt;1525-0024 (Electronic)&amp;#xD;1525-0016 (Linking)&lt;/isbn&gt;&lt;accession-num&gt;19844197&lt;/accession-num&gt;&lt;urls&gt;&lt;related-urls&gt;&lt;url&gt;https://www.ncbi.nlm.nih.gov/pubmed/19844197&lt;/url&gt;&lt;/related-urls&gt;&lt;/urls&gt;&lt;custom2&gt;PMC2839205&lt;/custom2&gt;&lt;electronic-resource-num&gt;10.1038/mt.2009.237&lt;/electronic-resource-num&gt;&lt;/record&gt;&lt;/Cite&gt;&lt;/EndNote&gt;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Cavarretta et al., 2010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314EADF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32749F7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rostate cancer (PC3) mouse model</w:t>
            </w:r>
          </w:p>
          <w:p w14:paraId="3F17788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278493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5B9C5E0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ude mouse</w:t>
            </w:r>
          </w:p>
          <w:p w14:paraId="18CEFC3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PC3 4x10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:</w:t>
            </w:r>
          </w:p>
          <w:p w14:paraId="57AFC9F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8</w:t>
            </w:r>
          </w:p>
          <w:p w14:paraId="0DE4C53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20</w:t>
            </w:r>
          </w:p>
          <w:p w14:paraId="1C6F258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PC3 3x10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6EFE7AC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10</w:t>
            </w:r>
          </w:p>
          <w:p w14:paraId="33B86DD2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9</w:t>
            </w:r>
          </w:p>
        </w:tc>
        <w:tc>
          <w:tcPr>
            <w:tcW w:w="2693" w:type="dxa"/>
          </w:tcPr>
          <w:p w14:paraId="4559E92E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AT-MSC, Pa= NR</w:t>
            </w:r>
          </w:p>
          <w:p w14:paraId="25536606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PC3 4×10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  <w:lang w:val="en-US"/>
              </w:rPr>
              <w:t xml:space="preserve">6 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with:</w:t>
            </w:r>
          </w:p>
          <w:p w14:paraId="0B7DC5A1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(-)/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40%</w:t>
            </w:r>
          </w:p>
          <w:p w14:paraId="731375F8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40%+5FC-IP/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30%+5FC-IP/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20%+5FC-IP/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10%+5FC-IP/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 5%+5FC-IP</w:t>
            </w:r>
          </w:p>
          <w:p w14:paraId="4CA1AC0B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PC3 3×10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with:</w:t>
            </w:r>
          </w:p>
          <w:p w14:paraId="7152130F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(-)</w:t>
            </w:r>
          </w:p>
          <w:p w14:paraId="74B22A52" w14:textId="554B7E7B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0%+5FC-IP/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40%+5FC-IP/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10%+5FC- IP/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67% IV+5FC-IP/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67% IV+5FC-IP/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67% IV (2x) + 5FC-IP</w:t>
            </w:r>
          </w:p>
        </w:tc>
        <w:tc>
          <w:tcPr>
            <w:tcW w:w="1843" w:type="dxa"/>
          </w:tcPr>
          <w:p w14:paraId="720E800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etrovirus/ CD-UPRT</w:t>
            </w:r>
          </w:p>
        </w:tc>
        <w:tc>
          <w:tcPr>
            <w:tcW w:w="1984" w:type="dxa"/>
          </w:tcPr>
          <w:p w14:paraId="315175B7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pc3 4X!0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  <w:lang w:val="en-US"/>
              </w:rPr>
              <w:t>6</w:t>
            </w:r>
          </w:p>
          <w:p w14:paraId="1D1DAEB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: (-)/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40%: 100%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ur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, died d-18/d-12</w:t>
            </w:r>
          </w:p>
          <w:p w14:paraId="16C590E2" w14:textId="4C400A8D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: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20%, 30%, 40%) +5FC: d-16, d-12, d10 - 25%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ur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, d-20 regressed</w:t>
            </w:r>
          </w:p>
          <w:p w14:paraId="3453EA1F" w14:textId="4FE1A335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: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40%-30%, 10%, 5%) +5-FC - d-40: 100%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ur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free</w:t>
            </w:r>
          </w:p>
          <w:p w14:paraId="12496DB3" w14:textId="1E3EF5E2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PC3 3× 10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:</w:t>
            </w:r>
          </w:p>
          <w:p w14:paraId="2602159D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100%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ur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free: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 50% +5FC</w:t>
            </w:r>
          </w:p>
          <w:p w14:paraId="3903FA9B" w14:textId="706B9978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ur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regression (50%)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67% IV (2x) + 5FC</w:t>
            </w:r>
          </w:p>
        </w:tc>
        <w:tc>
          <w:tcPr>
            <w:tcW w:w="1418" w:type="dxa"/>
          </w:tcPr>
          <w:p w14:paraId="68B1EC9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0CCE465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.</w:t>
            </w:r>
          </w:p>
          <w:p w14:paraId="606DE14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5794272F" w14:textId="77777777" w:rsidTr="00082BF3">
        <w:tc>
          <w:tcPr>
            <w:tcW w:w="992" w:type="dxa"/>
          </w:tcPr>
          <w:p w14:paraId="4EF2D77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ab2xvY2hldnNrYTwvQXV0aG9yPjxZZWFyPjIwMTI8L1ll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ab2xvY2hldnNrYTwvQXV0aG9yPjxZZWFyPjIwMTI8L1ll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Zolochevska et al., 2012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5540683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22EACF1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rostate cancer (PC3, TC2Ras) mouse model</w:t>
            </w:r>
          </w:p>
          <w:p w14:paraId="251849C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2FD41524" w14:textId="6AEB7D8A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c nu/nu</w:t>
            </w:r>
          </w:p>
          <w:p w14:paraId="763BCD7B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nd C57/BL6 mice</w:t>
            </w:r>
          </w:p>
          <w:p w14:paraId="6F46EBDB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PC3:</w:t>
            </w:r>
          </w:p>
          <w:p w14:paraId="0ED31A4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9</w:t>
            </w:r>
          </w:p>
          <w:p w14:paraId="53A4216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6</w:t>
            </w:r>
          </w:p>
          <w:p w14:paraId="5AA195A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TC2Ras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C= 6</w:t>
            </w:r>
          </w:p>
          <w:p w14:paraId="03F6F47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6</w:t>
            </w:r>
          </w:p>
        </w:tc>
        <w:tc>
          <w:tcPr>
            <w:tcW w:w="2693" w:type="dxa"/>
          </w:tcPr>
          <w:p w14:paraId="340D8067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AT-MSC, Pa= NR</w:t>
            </w:r>
          </w:p>
          <w:p w14:paraId="0503BCF9" w14:textId="673BF52A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57/BL6 AT-MSC, Pa= NR</w:t>
            </w:r>
          </w:p>
          <w:p w14:paraId="7B754FDB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PC3 10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–SC with:</w:t>
            </w:r>
          </w:p>
          <w:p w14:paraId="5E8575A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(-)/ hu MSC/ hu MSC-GFP 1:0.2</w:t>
            </w:r>
          </w:p>
          <w:p w14:paraId="40FE58B6" w14:textId="02394AF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hu MSC-MDA7 1:0.2/ hu MSC- PEDF 1:0.2</w:t>
            </w:r>
          </w:p>
          <w:p w14:paraId="789E12EF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TC2Ras – SC with:</w:t>
            </w:r>
          </w:p>
          <w:p w14:paraId="63494C57" w14:textId="6AFD9F20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(-) /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MSC</w:t>
            </w:r>
            <w:proofErr w:type="spellEnd"/>
          </w:p>
          <w:p w14:paraId="0E0286A4" w14:textId="1ECE6DB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=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MSC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 PEDF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/ 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MSC</w:t>
            </w:r>
            <w:proofErr w:type="spellEnd"/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 MDA-7</w:t>
            </w:r>
          </w:p>
        </w:tc>
        <w:tc>
          <w:tcPr>
            <w:tcW w:w="1843" w:type="dxa"/>
          </w:tcPr>
          <w:p w14:paraId="11F3FDA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entivirus/ MDA-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,  PEDF</w:t>
            </w:r>
            <w:proofErr w:type="gramEnd"/>
          </w:p>
        </w:tc>
        <w:tc>
          <w:tcPr>
            <w:tcW w:w="1984" w:type="dxa"/>
          </w:tcPr>
          <w:p w14:paraId="58577CE2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Tumour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size –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PC3:</w:t>
            </w:r>
          </w:p>
          <w:p w14:paraId="2F5EDC4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: hu MSC- PEDF &lt;&lt; hu MSC-MDA7, C</w:t>
            </w:r>
          </w:p>
          <w:p w14:paraId="6535FC3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d-0-53: hu MSC- PEDF 1:0.2 – no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ur</w:t>
            </w:r>
            <w:proofErr w:type="spellEnd"/>
          </w:p>
          <w:p w14:paraId="6318C08F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tumour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size – 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TC2Ras:</w:t>
            </w:r>
          </w:p>
          <w:p w14:paraId="47A02935" w14:textId="7053BCDA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MSC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- PEDF &lt;&lt;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MSC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 MDA7&lt; C</w:t>
            </w:r>
          </w:p>
          <w:p w14:paraId="6659A86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d-0-27: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MSC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 PEDF – no tumor</w:t>
            </w:r>
          </w:p>
        </w:tc>
        <w:tc>
          <w:tcPr>
            <w:tcW w:w="1418" w:type="dxa"/>
          </w:tcPr>
          <w:p w14:paraId="189D47B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64D4ECFA" w14:textId="5780D9F3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MDA-7=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ur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suppressor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induce differentiation, apoptosis, and reduce proliferation. PEDF= inhibitor of angiogenesis, stimulate differentiation and promote apoptosis</w:t>
            </w:r>
          </w:p>
        </w:tc>
      </w:tr>
      <w:tr w:rsidR="0061145E" w:rsidRPr="0061145E" w14:paraId="0488A712" w14:textId="77777777" w:rsidTr="00082BF3">
        <w:tc>
          <w:tcPr>
            <w:tcW w:w="992" w:type="dxa"/>
          </w:tcPr>
          <w:p w14:paraId="69B0134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ZYW48L0F1dGhvcj48WWVhcj4yMDE3PC9ZZWFyPjxSZWNO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ZYW48L0F1dGhvcj48WWVhcj4yMDE3PC9ZZWFyPjxSZWNO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Yan et al., 2017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22E0AFD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20C76AA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rostate cancer (22Rv1) mouse model</w:t>
            </w:r>
          </w:p>
          <w:p w14:paraId="1D54744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4BFE4E57" w14:textId="053628B5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ude mice</w:t>
            </w:r>
          </w:p>
          <w:p w14:paraId="76104B6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10</w:t>
            </w:r>
          </w:p>
          <w:p w14:paraId="6A2A7D0C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0</w:t>
            </w:r>
          </w:p>
        </w:tc>
        <w:tc>
          <w:tcPr>
            <w:tcW w:w="2693" w:type="dxa"/>
          </w:tcPr>
          <w:p w14:paraId="7B0C174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, Pa= NR</w:t>
            </w:r>
          </w:p>
          <w:p w14:paraId="19E65B3C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PBS IV/MSC.EGFP 1:0.1-IV</w:t>
            </w:r>
          </w:p>
          <w:p w14:paraId="3546CF42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= 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.scFv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tBid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1: 0.1-IV/ MSC.scFv-Fdt-Bid.1:0.1-IV</w:t>
            </w:r>
          </w:p>
        </w:tc>
        <w:tc>
          <w:tcPr>
            <w:tcW w:w="1843" w:type="dxa"/>
          </w:tcPr>
          <w:p w14:paraId="7889F53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entivirus/</w:t>
            </w:r>
          </w:p>
          <w:p w14:paraId="5F91EBF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Fv-Fdt-tBid</w:t>
            </w:r>
            <w:proofErr w:type="spellEnd"/>
          </w:p>
        </w:tc>
        <w:tc>
          <w:tcPr>
            <w:tcW w:w="1984" w:type="dxa"/>
          </w:tcPr>
          <w:p w14:paraId="7C165598" w14:textId="09C44AAD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umor size: d-9 -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.scFv-Fdt-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Bid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.-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tumor growth inhibition</w:t>
            </w:r>
          </w:p>
          <w:p w14:paraId="7FDE938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weights: d-30</w:t>
            </w:r>
          </w:p>
          <w:p w14:paraId="18CE0CF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.scFv-Fdt-tBid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&lt;&lt; C &lt;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.scFv-tBid</w:t>
            </w:r>
            <w:proofErr w:type="spellEnd"/>
          </w:p>
          <w:p w14:paraId="33D51E4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poptosis TUNEL: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.scFv-Fdt-tBid</w:t>
            </w:r>
            <w:proofErr w:type="spellEnd"/>
          </w:p>
        </w:tc>
        <w:tc>
          <w:tcPr>
            <w:tcW w:w="1418" w:type="dxa"/>
          </w:tcPr>
          <w:p w14:paraId="11F65D0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335AF4D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Fv-Fdt-tBid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 antitumor immuno-pro-apoptotic molecule</w:t>
            </w:r>
          </w:p>
          <w:p w14:paraId="436E964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dt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cleaved by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urin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proteases --&gt; transfers from endosome to cytosol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duces cell apoptosis</w:t>
            </w:r>
          </w:p>
        </w:tc>
      </w:tr>
      <w:tr w:rsidR="0061145E" w:rsidRPr="0061145E" w14:paraId="5E26A510" w14:textId="77777777" w:rsidTr="00082BF3">
        <w:tc>
          <w:tcPr>
            <w:tcW w:w="992" w:type="dxa"/>
          </w:tcPr>
          <w:p w14:paraId="097E1FA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highlight w:val="yellow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MZWU8L0F1dGhvcj48WWVhcj4yMDEzPC9ZZWFyPjxSZWNO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MZWU8L0F1dGhvcj48WWVhcj4yMDEzPC9ZZWFyPjxSZWNO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Lee et al., 2013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46901EE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21FE85B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Prostate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ncer  (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U145, PC3) mouse model</w:t>
            </w:r>
          </w:p>
          <w:p w14:paraId="3C5BC838" w14:textId="4A7174B0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281CDBE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Nude mice DU145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ur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762D9C7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7</w:t>
            </w:r>
          </w:p>
          <w:p w14:paraId="4ED84FC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4</w:t>
            </w:r>
          </w:p>
          <w:p w14:paraId="5B7886BD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PC3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ur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39D5E28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5</w:t>
            </w:r>
          </w:p>
          <w:p w14:paraId="5D5FC455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10</w:t>
            </w:r>
          </w:p>
        </w:tc>
        <w:tc>
          <w:tcPr>
            <w:tcW w:w="2693" w:type="dxa"/>
          </w:tcPr>
          <w:p w14:paraId="3DFBDDAD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Hu fetal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mbMSC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, Pa= NR.</w:t>
            </w:r>
          </w:p>
          <w:p w14:paraId="027405CD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DU145 tumor:</w:t>
            </w:r>
          </w:p>
          <w:p w14:paraId="380F35AE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GCV IP 5x</w:t>
            </w:r>
          </w:p>
          <w:p w14:paraId="3A8B347F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TK-IV+ GCV- IP 5x/ Dox -IP</w:t>
            </w:r>
          </w:p>
          <w:p w14:paraId="0969C647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PC3 tumor:</w:t>
            </w:r>
          </w:p>
          <w:p w14:paraId="39E858F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GCV-IP 5x</w:t>
            </w:r>
          </w:p>
          <w:p w14:paraId="21AA37B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TK-IV+GCV-IP5x/ Dox-IP</w:t>
            </w:r>
          </w:p>
        </w:tc>
        <w:tc>
          <w:tcPr>
            <w:tcW w:w="1843" w:type="dxa"/>
          </w:tcPr>
          <w:p w14:paraId="1A28AA4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entivirus/ SV40-TK</w:t>
            </w:r>
          </w:p>
        </w:tc>
        <w:tc>
          <w:tcPr>
            <w:tcW w:w="1984" w:type="dxa"/>
          </w:tcPr>
          <w:p w14:paraId="2519E347" w14:textId="7D96535C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U145 and PC3 tumor:</w:t>
            </w:r>
          </w:p>
          <w:p w14:paraId="6D30E11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:</w:t>
            </w:r>
          </w:p>
          <w:p w14:paraId="07377E4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TK+ GCV, Dox &lt;&lt; C</w:t>
            </w:r>
          </w:p>
          <w:p w14:paraId="76F444A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poptosis: MSC-TK+ GCV</w:t>
            </w:r>
          </w:p>
          <w:p w14:paraId="13FBADB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U145 tumor:</w:t>
            </w:r>
          </w:p>
          <w:p w14:paraId="39440B8A" w14:textId="0B08DEF2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/5 - MSC-TK + GCV-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no tumor</w:t>
            </w:r>
          </w:p>
        </w:tc>
        <w:tc>
          <w:tcPr>
            <w:tcW w:w="1418" w:type="dxa"/>
          </w:tcPr>
          <w:p w14:paraId="027B809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  <w:p w14:paraId="57017B1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984" w:type="dxa"/>
          </w:tcPr>
          <w:p w14:paraId="6EDD32A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SV40-TK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GCV– phosphorylated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toxic</w:t>
            </w:r>
          </w:p>
          <w:p w14:paraId="36EDDC3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332ABA0B" w14:textId="77777777" w:rsidTr="00082BF3">
        <w:tc>
          <w:tcPr>
            <w:tcW w:w="992" w:type="dxa"/>
          </w:tcPr>
          <w:p w14:paraId="0B974AA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aaGFuZzwvQXV0aG9yPjxZZWFyPjIwMTE8L1llYXI+PFJl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aaGFuZzwvQXV0aG9yPjxZZWFyPjIwMTE8L1llYXI+PFJl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Zhang et al., 2011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4617BB7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177F930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Prostate Cancer (PC3) mouse model</w:t>
            </w:r>
          </w:p>
          <w:p w14:paraId="14395D3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77BA2513" w14:textId="6E5D9A64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Balb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c nu/nu mice</w:t>
            </w:r>
          </w:p>
          <w:p w14:paraId="3B2D542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9</w:t>
            </w:r>
          </w:p>
          <w:p w14:paraId="5501EE3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3</w:t>
            </w:r>
          </w:p>
        </w:tc>
        <w:tc>
          <w:tcPr>
            <w:tcW w:w="2693" w:type="dxa"/>
          </w:tcPr>
          <w:p w14:paraId="461CF84B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istar rats BM-MSC</w:t>
            </w:r>
          </w:p>
          <w:p w14:paraId="606E2B3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 NR</w:t>
            </w:r>
          </w:p>
          <w:p w14:paraId="7D7BB763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C= PBS IT/ MSC IT – 3x/ MSC-EGFP-IT – 3x</w:t>
            </w:r>
          </w:p>
          <w:p w14:paraId="0E3740D6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TT- IT – 3x</w:t>
            </w:r>
          </w:p>
          <w:p w14:paraId="78BF0C8F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</w:tcPr>
          <w:p w14:paraId="5451BA5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Lentivirus/</w:t>
            </w:r>
          </w:p>
          <w:p w14:paraId="5E66872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NF-α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statin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45–132 (TT)</w:t>
            </w:r>
          </w:p>
        </w:tc>
        <w:tc>
          <w:tcPr>
            <w:tcW w:w="1984" w:type="dxa"/>
          </w:tcPr>
          <w:p w14:paraId="1E5AC99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30 Tumor size:</w:t>
            </w:r>
          </w:p>
          <w:p w14:paraId="1BF38B9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TT &lt;&lt;C</w:t>
            </w:r>
          </w:p>
          <w:p w14:paraId="693E86A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 xml:space="preserve">proliferating tumor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ells :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MSC-TT &lt;&lt;C</w:t>
            </w:r>
          </w:p>
          <w:p w14:paraId="1EC199D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NEL assay:</w:t>
            </w:r>
          </w:p>
          <w:p w14:paraId="0438157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TT &gt;&gt;C</w:t>
            </w:r>
          </w:p>
        </w:tc>
        <w:tc>
          <w:tcPr>
            <w:tcW w:w="1418" w:type="dxa"/>
          </w:tcPr>
          <w:p w14:paraId="769C44D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R</w:t>
            </w:r>
          </w:p>
        </w:tc>
        <w:tc>
          <w:tcPr>
            <w:tcW w:w="1984" w:type="dxa"/>
          </w:tcPr>
          <w:p w14:paraId="6409679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NF-α-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ncer cell apoptosis, inhibited endothelial</w:t>
            </w:r>
          </w:p>
          <w:p w14:paraId="57D8A96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cell proliferation</w:t>
            </w:r>
          </w:p>
          <w:p w14:paraId="2DE7DD8A" w14:textId="17F8DC2D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statin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reduce TNF-α systemic toxicity</w:t>
            </w:r>
          </w:p>
        </w:tc>
      </w:tr>
      <w:tr w:rsidR="0061145E" w:rsidRPr="0061145E" w14:paraId="54187549" w14:textId="77777777" w:rsidTr="00082BF3">
        <w:tc>
          <w:tcPr>
            <w:tcW w:w="992" w:type="dxa"/>
          </w:tcPr>
          <w:p w14:paraId="093019B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fldChar w:fldCharType="begin">
                <w:fldData xml:space="preserve">PEVuZE5vdGU+PENpdGU+PEF1dGhvcj5XYW5nPC9BdXRob3I+PFllYXI+MjAxMjwvWWVhcj48UmVj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YW5nPC9BdXRob3I+PFllYXI+MjAxMjwvWWVhcj48UmVj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Wang et al., 2012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1556E2D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4148FA6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rostate cancer (PC3) mouse model</w:t>
            </w:r>
          </w:p>
          <w:p w14:paraId="27BBAA1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65784E27" w14:textId="412368EA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.B-17/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r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,</w:t>
            </w:r>
          </w:p>
          <w:p w14:paraId="535B114C" w14:textId="067CA630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SCID) mice</w:t>
            </w:r>
          </w:p>
          <w:p w14:paraId="67B3765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30</w:t>
            </w:r>
          </w:p>
          <w:p w14:paraId="6AD09AE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2</w:t>
            </w:r>
          </w:p>
          <w:p w14:paraId="5FD2CCC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693" w:type="dxa"/>
          </w:tcPr>
          <w:p w14:paraId="3506F81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man BM-MSC, Pa= P4</w:t>
            </w:r>
          </w:p>
          <w:p w14:paraId="67683F41" w14:textId="7700365B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(-)/ MSC AD5 3: 20-IV/MSC 3:20-IV/AD5-IFN-β 3:2x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4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iral particles-IV/rec IFN-β (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5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IU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.-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</w:t>
            </w:r>
          </w:p>
          <w:p w14:paraId="254F839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6783608" w14:textId="5E3246BB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 IFN-β 3:20-IV/MSC IFN-β 3:2-IV</w:t>
            </w:r>
          </w:p>
        </w:tc>
        <w:tc>
          <w:tcPr>
            <w:tcW w:w="1843" w:type="dxa"/>
          </w:tcPr>
          <w:p w14:paraId="7CBDCC9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denovirus (AD5)/ IFN-β</w:t>
            </w:r>
          </w:p>
        </w:tc>
        <w:tc>
          <w:tcPr>
            <w:tcW w:w="1984" w:type="dxa"/>
          </w:tcPr>
          <w:p w14:paraId="185F78A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weight:</w:t>
            </w:r>
          </w:p>
          <w:p w14:paraId="21A5765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 IFN-β 3:20/ MSC IFN-β 3:2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lt;&lt;C</w:t>
            </w:r>
          </w:p>
          <w:p w14:paraId="63BAAEB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urvival analysis:</w:t>
            </w:r>
          </w:p>
          <w:p w14:paraId="0BCE8A84" w14:textId="49D04F92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0d: MSC IFN-β 3:20</w:t>
            </w:r>
          </w:p>
          <w:p w14:paraId="0DA4951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= MSC IFN-β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:2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,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C= all dead</w:t>
            </w:r>
          </w:p>
          <w:p w14:paraId="7DF944F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80-90d: MSC IFN-β 3:20 &lt; MSC IFN-β 3:2</w:t>
            </w:r>
          </w:p>
        </w:tc>
        <w:tc>
          <w:tcPr>
            <w:tcW w:w="1418" w:type="dxa"/>
          </w:tcPr>
          <w:p w14:paraId="5ED8746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30F57865" w14:textId="5789737F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FN-β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hibited malignant cell growth</w:t>
            </w:r>
          </w:p>
        </w:tc>
      </w:tr>
      <w:tr w:rsidR="0061145E" w:rsidRPr="0061145E" w14:paraId="11AEF991" w14:textId="77777777" w:rsidTr="00082BF3">
        <w:tc>
          <w:tcPr>
            <w:tcW w:w="992" w:type="dxa"/>
          </w:tcPr>
          <w:p w14:paraId="49584D0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aGVuPC9BdXRob3I+PFllYXI+MjAwODwvWWVhcj48UmVj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aGVuPC9BdXRob3I+PFllYXI+MjAwODwvWWVhcj48UmVj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Chen et al., 2008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5B8F173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1B7BBDB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stasis melanoma (B16), breast tumor (4T1), and hepatoma (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ca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 mouse model</w:t>
            </w:r>
          </w:p>
          <w:p w14:paraId="752978D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30E5AE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68C3093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C57BL/6</w:t>
            </w:r>
          </w:p>
          <w:p w14:paraId="1D44878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ice (B16) /</w:t>
            </w:r>
            <w:r w:rsidRPr="0061145E">
              <w:rPr>
                <w:rFonts w:ascii="Times New Roman" w:eastAsia="MinionPro-Regular" w:hAnsi="Times New Roman" w:cs="Times New Roman"/>
                <w:sz w:val="16"/>
                <w:szCs w:val="16"/>
                <w:lang w:val="en-US"/>
              </w:rPr>
              <w:t xml:space="preserve"> B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B/ c mice (4T1) or</w:t>
            </w:r>
          </w:p>
          <w:p w14:paraId="690F0626" w14:textId="4F20B8B6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ca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  <w:p w14:paraId="006BD90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lanoma/breast tumor/ hepatoma:</w:t>
            </w:r>
          </w:p>
          <w:p w14:paraId="44722A6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36 x 3</w:t>
            </w:r>
          </w:p>
          <w:p w14:paraId="6AD2709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24 x3</w:t>
            </w:r>
          </w:p>
        </w:tc>
        <w:tc>
          <w:tcPr>
            <w:tcW w:w="2693" w:type="dxa"/>
          </w:tcPr>
          <w:p w14:paraId="2637143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/c mouse BM-MSC,</w:t>
            </w:r>
          </w:p>
          <w:p w14:paraId="2A108D3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 PD7-PD10</w:t>
            </w:r>
          </w:p>
          <w:p w14:paraId="5806C9D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lanoma/breast tumor/ hepatoma:</w:t>
            </w:r>
          </w:p>
          <w:p w14:paraId="1779A91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PBS-IV/ MSC-LacZ-IV/MSC-IV</w:t>
            </w:r>
          </w:p>
          <w:p w14:paraId="3159112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free Ad-IL-12-IV, MSC-IL-12 -IV</w:t>
            </w:r>
          </w:p>
          <w:p w14:paraId="40F4D72B" w14:textId="355AF556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ll injection: 5x every 5d</w:t>
            </w:r>
          </w:p>
        </w:tc>
        <w:tc>
          <w:tcPr>
            <w:tcW w:w="1843" w:type="dxa"/>
          </w:tcPr>
          <w:p w14:paraId="0BEF751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denovirus/ IL-12</w:t>
            </w:r>
          </w:p>
        </w:tc>
        <w:tc>
          <w:tcPr>
            <w:tcW w:w="1984" w:type="dxa"/>
          </w:tcPr>
          <w:p w14:paraId="7C6B155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IL-12 migrated to:</w:t>
            </w:r>
          </w:p>
          <w:p w14:paraId="331DC63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umor periphery and capsule after 1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k</w:t>
            </w:r>
            <w:proofErr w:type="spellEnd"/>
          </w:p>
          <w:p w14:paraId="18498372" w14:textId="7D82A833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nto tumor after 5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k</w:t>
            </w:r>
            <w:proofErr w:type="spellEnd"/>
          </w:p>
          <w:p w14:paraId="57447BF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erous or IT IL-12: MSC-IL-12 &gt; free Ad IL-12</w:t>
            </w:r>
          </w:p>
          <w:p w14:paraId="79556F0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 = no elevated IL-12.</w:t>
            </w:r>
          </w:p>
          <w:p w14:paraId="5D9047E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20 tumor size:</w:t>
            </w:r>
          </w:p>
          <w:p w14:paraId="0322B718" w14:textId="187BA31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IL-12T3 &lt;&lt; free Ad-IL-12, C</w:t>
            </w:r>
          </w:p>
          <w:p w14:paraId="65D6CF36" w14:textId="5A2B8470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N metastases: MSC-IL-12 suppressed and reversed (para-iliac LN 78.8%, axilla LN 100%}, free Ad-IL-12 partly retard, but do not reverse.</w:t>
            </w:r>
          </w:p>
          <w:p w14:paraId="7CD82CF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stasis-lung, liver: MSC-IL-12 (-), free Ad-IL-12, C (+)</w:t>
            </w:r>
          </w:p>
          <w:p w14:paraId="0C43367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20-LVD:  MSC-IL-12-↓, free Ad-IL-12, C↑</w:t>
            </w:r>
          </w:p>
        </w:tc>
        <w:tc>
          <w:tcPr>
            <w:tcW w:w="1418" w:type="dxa"/>
          </w:tcPr>
          <w:p w14:paraId="098C2DA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-)</w:t>
            </w:r>
          </w:p>
        </w:tc>
        <w:tc>
          <w:tcPr>
            <w:tcW w:w="1984" w:type="dxa"/>
          </w:tcPr>
          <w:p w14:paraId="61BFED4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L-12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rapid destruction of tumor-associated</w:t>
            </w:r>
          </w:p>
          <w:p w14:paraId="1AFFA56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endothelial cells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metastasis regression</w:t>
            </w:r>
          </w:p>
          <w:p w14:paraId="5C7A0323" w14:textId="52849E8B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MSCs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oming  to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tumor or metastatic sites</w:t>
            </w:r>
          </w:p>
          <w:p w14:paraId="4FD74CE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4DA61C86" w14:textId="77777777" w:rsidTr="00082BF3">
        <w:tc>
          <w:tcPr>
            <w:tcW w:w="992" w:type="dxa"/>
          </w:tcPr>
          <w:p w14:paraId="00A8DE8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dWNlcm92YTwvQXV0aG9yPjxZZWFyPjIwMDg8L1llYXI+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dWNlcm92YTwvQXV0aG9yPjxZZWFyPjIwMDg8L1llYXI+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Kucerova et al., 2008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696CE8D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122E0C47" w14:textId="44C31CE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lanoma</w:t>
            </w:r>
          </w:p>
          <w:p w14:paraId="0B99C24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A375) mouse model</w:t>
            </w:r>
          </w:p>
          <w:p w14:paraId="24BE15E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B59F92F" w14:textId="0C37AA2D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35B94C81" w14:textId="4E8829EF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c nude mice</w:t>
            </w:r>
          </w:p>
          <w:p w14:paraId="20B8AED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817DD2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-inj1: C= 11</w:t>
            </w:r>
          </w:p>
          <w:p w14:paraId="768CB8D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5</w:t>
            </w:r>
          </w:p>
          <w:p w14:paraId="0F9D45B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-inj2:</w:t>
            </w:r>
          </w:p>
          <w:p w14:paraId="1F87426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20</w:t>
            </w:r>
          </w:p>
          <w:p w14:paraId="230A947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4</w:t>
            </w:r>
          </w:p>
          <w:p w14:paraId="67EDDA5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umor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2ADF12C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16</w:t>
            </w:r>
          </w:p>
          <w:p w14:paraId="4AE032D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2</w:t>
            </w:r>
          </w:p>
        </w:tc>
        <w:tc>
          <w:tcPr>
            <w:tcW w:w="2693" w:type="dxa"/>
          </w:tcPr>
          <w:p w14:paraId="160B0DB7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AT-MSC</w:t>
            </w:r>
          </w:p>
          <w:p w14:paraId="4119F461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P15-20</w:t>
            </w:r>
          </w:p>
          <w:p w14:paraId="1BC11158" w14:textId="77777777" w:rsidR="00A31294" w:rsidRPr="0061145E" w:rsidRDefault="00A31294" w:rsidP="0061145E">
            <w:pPr>
              <w:pStyle w:val="ListParagraph"/>
              <w:autoSpaceDE w:val="0"/>
              <w:autoSpaceDN w:val="0"/>
              <w:adjustRightInd w:val="0"/>
              <w:ind w:left="36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8C32A38" w14:textId="58BD8865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injection A375 SC-1:</w:t>
            </w:r>
          </w:p>
          <w:p w14:paraId="52378A9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(-)/10% MSC-SC+ 5FC-IP</w:t>
            </w:r>
          </w:p>
          <w:p w14:paraId="37CCEAC5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0% MSC-CD-SC + 5FC-IP</w:t>
            </w:r>
          </w:p>
          <w:p w14:paraId="4B576394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29400B3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gram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ection  A</w:t>
            </w:r>
            <w:proofErr w:type="gram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375 SC-2</w:t>
            </w:r>
          </w:p>
          <w:p w14:paraId="32EBCE5C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(-)/ 10% MSC-SC+ 5FC -IP/ 20% MSC-SC+ 5FC-IP</w:t>
            </w:r>
          </w:p>
          <w:p w14:paraId="1B5878A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0%MSC-CD-SC + 5FC -IP/ 20%MSC-CD-SC + 5FC -IP</w:t>
            </w:r>
          </w:p>
          <w:p w14:paraId="2C19D20C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759BEA5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Tumor- injection</w:t>
            </w:r>
          </w:p>
          <w:p w14:paraId="797A704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T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  5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U-IP/ MSC-CD-IV + 5FC-IP</w:t>
            </w:r>
          </w:p>
          <w:p w14:paraId="69328871" w14:textId="7A266AF9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MSC-IV/ MSC-CD-IP + 5FC-IP/ Fib-CD-IV+ 5FC-IP</w:t>
            </w:r>
          </w:p>
          <w:p w14:paraId="52A954DB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</w:tcPr>
          <w:p w14:paraId="45292E6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pST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  retrovirus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protamine sulfate / Yeast CD-UPRT</w:t>
            </w:r>
          </w:p>
        </w:tc>
        <w:tc>
          <w:tcPr>
            <w:tcW w:w="1984" w:type="dxa"/>
          </w:tcPr>
          <w:p w14:paraId="57E6CF68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injection-1:</w:t>
            </w:r>
          </w:p>
          <w:p w14:paraId="4CAFB16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:</w:t>
            </w:r>
          </w:p>
          <w:p w14:paraId="0B34C5F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Up to d-10: T&lt;&lt; C</w:t>
            </w:r>
          </w:p>
          <w:p w14:paraId="029B1B2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21: T= C</w:t>
            </w:r>
          </w:p>
          <w:p w14:paraId="136E58A7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proofErr w:type="gram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injection-2</w:t>
            </w:r>
            <w:proofErr w:type="gram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:</w:t>
            </w:r>
          </w:p>
          <w:p w14:paraId="0B4BC73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weight d-24:</w:t>
            </w:r>
          </w:p>
          <w:p w14:paraId="7525D9C6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% MSC-CD-SC + 5FC-IP &lt;&lt;10% MSC-CD-SC + 5FC-IP</w:t>
            </w:r>
          </w:p>
          <w:p w14:paraId="4820707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lt; C</w:t>
            </w:r>
          </w:p>
          <w:p w14:paraId="1F88A3D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:</w:t>
            </w:r>
          </w:p>
          <w:p w14:paraId="580116B6" w14:textId="2EE2BBF5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3-7-10-14:</w:t>
            </w:r>
          </w:p>
          <w:p w14:paraId="3CD12E2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20%MSC-CD-SC + 5FC-IP&lt; 10%MSC-CD-SC + 5FC-IP&lt; C</w:t>
            </w:r>
          </w:p>
          <w:p w14:paraId="3FE3F5BE" w14:textId="4B517640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free &gt; d14:</w:t>
            </w:r>
          </w:p>
          <w:p w14:paraId="27574B9F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%MSC-CD-SC + 5FC-IP= 89%</w:t>
            </w:r>
          </w:p>
          <w:p w14:paraId="5AFCE52E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% MSC-SC+ 5FC-IP= 0%</w:t>
            </w:r>
          </w:p>
          <w:p w14:paraId="32F10E6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Tumor injection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64C3109C" w14:textId="0F3263B3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 d-23:</w:t>
            </w:r>
          </w:p>
          <w:p w14:paraId="2A61268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CD-IV + 5FC-IP &lt; 5FU-IP &lt; C</w:t>
            </w:r>
          </w:p>
        </w:tc>
        <w:tc>
          <w:tcPr>
            <w:tcW w:w="1418" w:type="dxa"/>
          </w:tcPr>
          <w:p w14:paraId="6C1024E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-)</w:t>
            </w:r>
          </w:p>
        </w:tc>
        <w:tc>
          <w:tcPr>
            <w:tcW w:w="1984" w:type="dxa"/>
          </w:tcPr>
          <w:p w14:paraId="426437D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  <w:p w14:paraId="19BEF41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31A2B495" w14:textId="77777777" w:rsidTr="00082BF3">
        <w:tc>
          <w:tcPr>
            <w:tcW w:w="992" w:type="dxa"/>
          </w:tcPr>
          <w:p w14:paraId="78A10D2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dWNlcm92YTwvQXV0aG9yPjxZZWFyPjIwMTQ8L1llYXI+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dWNlcm92YTwvQXV0aG9yPjxZZWFyPjIwMTQ8L1llYXI+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Kucerova et al., 2014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5583890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322BEFC3" w14:textId="1B2773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lanoma</w:t>
            </w:r>
          </w:p>
          <w:p w14:paraId="5A99E41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A375)</w:t>
            </w:r>
          </w:p>
          <w:p w14:paraId="5CD0B89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ouse model</w:t>
            </w:r>
          </w:p>
        </w:tc>
        <w:tc>
          <w:tcPr>
            <w:tcW w:w="1418" w:type="dxa"/>
          </w:tcPr>
          <w:p w14:paraId="4E46A8C9" w14:textId="538560DD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c-nu/nu</w:t>
            </w:r>
          </w:p>
          <w:p w14:paraId="07C613B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4F02901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HD</w:t>
            </w:r>
          </w:p>
          <w:p w14:paraId="1C61E20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8</w:t>
            </w:r>
          </w:p>
          <w:p w14:paraId="722A12F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9</w:t>
            </w:r>
          </w:p>
          <w:p w14:paraId="5327874B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LD</w:t>
            </w:r>
          </w:p>
          <w:p w14:paraId="2E7E2D2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0</w:t>
            </w:r>
          </w:p>
          <w:p w14:paraId="3997E48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42</w:t>
            </w:r>
          </w:p>
          <w:p w14:paraId="1326C5F8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AMD-Avastin</w:t>
            </w:r>
          </w:p>
          <w:p w14:paraId="5185740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8</w:t>
            </w:r>
          </w:p>
          <w:p w14:paraId="07C17F4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6</w:t>
            </w:r>
          </w:p>
          <w:p w14:paraId="253C5987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SU11274</w:t>
            </w:r>
          </w:p>
          <w:p w14:paraId="1743534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8</w:t>
            </w:r>
          </w:p>
          <w:p w14:paraId="0CDDBBD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6</w:t>
            </w:r>
          </w:p>
          <w:p w14:paraId="317B9E5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693" w:type="dxa"/>
          </w:tcPr>
          <w:p w14:paraId="6E763FC7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AT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MSC, Pa=NR</w:t>
            </w:r>
          </w:p>
          <w:p w14:paraId="49799CC5" w14:textId="3EE1E6CF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Co-injection </w:t>
            </w:r>
            <w:proofErr w:type="gram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HD  A</w:t>
            </w:r>
            <w:proofErr w:type="gram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375 1.5 x10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-SC with:</w:t>
            </w:r>
          </w:p>
          <w:p w14:paraId="5980058F" w14:textId="7B607BF2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MSC-CD 1:0.2</w:t>
            </w:r>
          </w:p>
          <w:p w14:paraId="1F62308B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CD 1:0.2+ 5FC-IP</w:t>
            </w:r>
          </w:p>
          <w:p w14:paraId="14ED061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injection LD A375/ A375-rel1/A375-rel2 0.5x10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-SC with:</w:t>
            </w:r>
          </w:p>
          <w:p w14:paraId="640E44D0" w14:textId="3F7FF092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A375 + MSC-CD 1:1+5FC-IP/ A375/Rel1 + MSC-CD 1:1+5FC-IP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 A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75/Rel2 + MSC-CD 1:1+5FC-IP</w:t>
            </w:r>
          </w:p>
          <w:p w14:paraId="1272D7D3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injection A375-rel3 5:1 –AMD-Avastin:</w:t>
            </w:r>
          </w:p>
          <w:p w14:paraId="5ACE8195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MSC-CD SC+5FC-IP</w:t>
            </w:r>
          </w:p>
          <w:p w14:paraId="3F4E195B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CD SC+5FC -IP+ AMD SC/ MSC-CD SC+5FC-IP + Avastin-IP</w:t>
            </w:r>
          </w:p>
          <w:p w14:paraId="322F84F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injection A375-rel3-SU11274:</w:t>
            </w:r>
          </w:p>
          <w:p w14:paraId="640BAC9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MSC-CD+5FC-IP</w:t>
            </w:r>
          </w:p>
          <w:p w14:paraId="2EE9596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CD+SU11274-IP/ MSC-CD + 5FC-IP+ SU11274-IP</w:t>
            </w:r>
          </w:p>
        </w:tc>
        <w:tc>
          <w:tcPr>
            <w:tcW w:w="1843" w:type="dxa"/>
          </w:tcPr>
          <w:p w14:paraId="4916920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ST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  retrovirus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CD</w:t>
            </w:r>
          </w:p>
        </w:tc>
        <w:tc>
          <w:tcPr>
            <w:tcW w:w="1984" w:type="dxa"/>
          </w:tcPr>
          <w:p w14:paraId="01EC6AA4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injection HD:</w:t>
            </w:r>
          </w:p>
          <w:p w14:paraId="65C3B81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60 tumor free T&gt;C</w:t>
            </w:r>
          </w:p>
          <w:p w14:paraId="207B4CFD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injection LD:</w:t>
            </w:r>
          </w:p>
          <w:p w14:paraId="35455A95" w14:textId="2A3CDC0B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90 tumor free:</w:t>
            </w:r>
          </w:p>
          <w:p w14:paraId="40B0C35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375&gt; A375-rel1&gt; A375-rel2</w:t>
            </w:r>
          </w:p>
          <w:p w14:paraId="5842F02B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injection A375-rel3- AMD-Avastin:</w:t>
            </w:r>
          </w:p>
          <w:p w14:paraId="1B047C5D" w14:textId="7BD26503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:</w:t>
            </w:r>
          </w:p>
          <w:p w14:paraId="1623ADF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= T-AMD &lt; T-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vastin</w:t>
            </w:r>
            <w:proofErr w:type="spellEnd"/>
          </w:p>
          <w:p w14:paraId="71D6913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F8D9756" w14:textId="517A2E2F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ime to &gt;100mm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3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tumor:</w:t>
            </w:r>
          </w:p>
          <w:p w14:paraId="05F3AC7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-AMD &lt; C &lt; T-Avastin</w:t>
            </w:r>
          </w:p>
          <w:p w14:paraId="702C0C1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4D9F89F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injection A375-rel3 – SU11274:</w:t>
            </w:r>
          </w:p>
          <w:p w14:paraId="1923D33E" w14:textId="574A91EC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60 tumor free</w:t>
            </w:r>
          </w:p>
          <w:p w14:paraId="0E6B9F15" w14:textId="62CCE432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CD+ 5FC+ SU11274 &gt; MSC-CD+SU11274</w:t>
            </w:r>
          </w:p>
        </w:tc>
        <w:tc>
          <w:tcPr>
            <w:tcW w:w="1418" w:type="dxa"/>
          </w:tcPr>
          <w:p w14:paraId="51C2ACE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346F6C8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</w:tc>
      </w:tr>
      <w:tr w:rsidR="0061145E" w:rsidRPr="0061145E" w14:paraId="12013185" w14:textId="77777777" w:rsidTr="00082BF3">
        <w:tc>
          <w:tcPr>
            <w:tcW w:w="992" w:type="dxa"/>
          </w:tcPr>
          <w:p w14:paraId="49F68D8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UeWNpYWtvdmE8L0F1dGhvcj48WWVhcj4yMDE1PC9ZZWFy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UeWNpYWtvdmE8L0F1dGhvcj48WWVhcj4yMDE1PC9ZZWFy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Tyciakova et al., 2015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12A1106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47FED90B" w14:textId="695B4DB8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lanoma</w:t>
            </w:r>
          </w:p>
          <w:p w14:paraId="16D9597C" w14:textId="6EC179D6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A375) mouse model</w:t>
            </w:r>
          </w:p>
        </w:tc>
        <w:tc>
          <w:tcPr>
            <w:tcW w:w="1418" w:type="dxa"/>
          </w:tcPr>
          <w:p w14:paraId="2B4A9F6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c nude mice C=10</w:t>
            </w:r>
          </w:p>
          <w:p w14:paraId="68D1CC1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8</w:t>
            </w:r>
          </w:p>
        </w:tc>
        <w:tc>
          <w:tcPr>
            <w:tcW w:w="2693" w:type="dxa"/>
          </w:tcPr>
          <w:p w14:paraId="5390805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AT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MSC</w:t>
            </w:r>
          </w:p>
          <w:p w14:paraId="6998D44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 NR</w:t>
            </w:r>
          </w:p>
          <w:p w14:paraId="2714DB53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-injection A375 SC with:</w:t>
            </w:r>
          </w:p>
          <w:p w14:paraId="662EBAB8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(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)/MSC (9:1)/MSC (4:1)</w:t>
            </w:r>
          </w:p>
          <w:p w14:paraId="29BE0E32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=MSC-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TNF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α (9:1)/MSC-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TNF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α (4:1)</w:t>
            </w:r>
          </w:p>
        </w:tc>
        <w:tc>
          <w:tcPr>
            <w:tcW w:w="1843" w:type="dxa"/>
          </w:tcPr>
          <w:p w14:paraId="7B33567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pST40 retrovirus+ protamine sulfate/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TNF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α</w:t>
            </w:r>
          </w:p>
        </w:tc>
        <w:tc>
          <w:tcPr>
            <w:tcW w:w="1984" w:type="dxa"/>
          </w:tcPr>
          <w:p w14:paraId="7B8956A4" w14:textId="0F6BF976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28 tumor size:</w:t>
            </w:r>
          </w:p>
          <w:p w14:paraId="5ECDC6F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MSC-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TNF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α (4:1) &lt; C</w:t>
            </w:r>
          </w:p>
          <w:p w14:paraId="1757CA07" w14:textId="3C4DDAF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26 tumor weight:</w:t>
            </w:r>
          </w:p>
          <w:p w14:paraId="1DEE3A8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MSC-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TNF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α (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9:1)=</w:t>
            </w:r>
            <w:proofErr w:type="gramEnd"/>
          </w:p>
          <w:p w14:paraId="5747E13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MSC-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TNF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α (4:1) &lt; C</w:t>
            </w:r>
          </w:p>
        </w:tc>
        <w:tc>
          <w:tcPr>
            <w:tcW w:w="1418" w:type="dxa"/>
          </w:tcPr>
          <w:p w14:paraId="7B97360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7301400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TNF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α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poptosis</w:t>
            </w:r>
          </w:p>
        </w:tc>
      </w:tr>
      <w:tr w:rsidR="0061145E" w:rsidRPr="0061145E" w14:paraId="781BFE42" w14:textId="77777777" w:rsidTr="00082BF3">
        <w:tc>
          <w:tcPr>
            <w:tcW w:w="992" w:type="dxa"/>
          </w:tcPr>
          <w:p w14:paraId="52D575F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cmFzaWtvdmE8L0F1dGhvcj48WWVhcj4yMDE1PC9ZZWFy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cmFzaWtvdmE8L0F1dGhvcj48WWVhcj4yMDE1PC9ZZWFy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Krasikova et al., 2015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621C270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6D111EC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lanoma</w:t>
            </w:r>
          </w:p>
          <w:p w14:paraId="44D6110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B16F10)</w:t>
            </w:r>
          </w:p>
          <w:p w14:paraId="635832D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ouse model</w:t>
            </w:r>
          </w:p>
          <w:p w14:paraId="49A3B1F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7EED8E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1103C1AE" w14:textId="11D51670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57/BL6 mice</w:t>
            </w:r>
          </w:p>
          <w:p w14:paraId="5829E6A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A83A36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8-10</w:t>
            </w:r>
          </w:p>
          <w:p w14:paraId="0721CDB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6-20</w:t>
            </w:r>
          </w:p>
        </w:tc>
        <w:tc>
          <w:tcPr>
            <w:tcW w:w="2693" w:type="dxa"/>
          </w:tcPr>
          <w:p w14:paraId="36DCB626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ouse AT-MSC</w:t>
            </w:r>
          </w:p>
          <w:p w14:paraId="4C44A825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P2 -P 4</w:t>
            </w:r>
          </w:p>
          <w:p w14:paraId="00F37334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16F10-tumor-injection:</w:t>
            </w:r>
          </w:p>
          <w:p w14:paraId="16974A9D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(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)</w:t>
            </w:r>
          </w:p>
          <w:p w14:paraId="45162FC5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MSC-CD-</w:t>
            </w:r>
          </w:p>
          <w:p w14:paraId="7F336986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UPRT IT1x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+  5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C–IP-7x/  MSC-CD-UPRT-VP22-IT-1x+5FC-IP–7x</w:t>
            </w:r>
          </w:p>
        </w:tc>
        <w:tc>
          <w:tcPr>
            <w:tcW w:w="1843" w:type="dxa"/>
          </w:tcPr>
          <w:p w14:paraId="726430D0" w14:textId="36CA73B8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ecombinant plasmid</w:t>
            </w:r>
          </w:p>
          <w:p w14:paraId="08B1949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+ electroporation/ CD-UPRT-VP22</w:t>
            </w:r>
          </w:p>
        </w:tc>
        <w:tc>
          <w:tcPr>
            <w:tcW w:w="1984" w:type="dxa"/>
          </w:tcPr>
          <w:p w14:paraId="1F9D8C5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d-20 tumor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ize :</w:t>
            </w:r>
            <w:proofErr w:type="gramEnd"/>
          </w:p>
          <w:p w14:paraId="7A1EB82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 &gt;&gt; T</w:t>
            </w:r>
          </w:p>
          <w:p w14:paraId="078ABCDB" w14:textId="0FC63A0E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GI: d-6- d-9: T (&gt;50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%)  &gt;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</w:t>
            </w:r>
          </w:p>
          <w:p w14:paraId="707BE291" w14:textId="42ADE74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13: CD-UPRT-VP22 (46%) &gt; CD-UPRT (40%) &gt; C</w:t>
            </w:r>
          </w:p>
          <w:p w14:paraId="5BAFB9A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urvival T&gt; C</w:t>
            </w:r>
          </w:p>
        </w:tc>
        <w:tc>
          <w:tcPr>
            <w:tcW w:w="1418" w:type="dxa"/>
          </w:tcPr>
          <w:p w14:paraId="7F731C5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7E13A83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  <w:p w14:paraId="5329728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P22 enhances CD effect on cells</w:t>
            </w:r>
          </w:p>
        </w:tc>
      </w:tr>
      <w:tr w:rsidR="0061145E" w:rsidRPr="0061145E" w14:paraId="78A47454" w14:textId="77777777" w:rsidTr="00082BF3">
        <w:tc>
          <w:tcPr>
            <w:tcW w:w="992" w:type="dxa"/>
          </w:tcPr>
          <w:p w14:paraId="64F619E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BaG48L0F1dGhvcj48WWVhcj4yMDEzPC9ZZWFyPjxSZWNO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BaG48L0F1dGhvcj48WWVhcj4yMDEzPC9ZZWFyPjxSZWNO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Ahn et al., 2013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504D349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3CE79E75" w14:textId="248D7CFC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lanoma</w:t>
            </w:r>
          </w:p>
          <w:p w14:paraId="1CB6D648" w14:textId="63009740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(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MeC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 mouse model</w:t>
            </w:r>
          </w:p>
          <w:p w14:paraId="2D47519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2411C1A2" w14:textId="28B76BEF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Balb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c nude mice</w:t>
            </w:r>
          </w:p>
          <w:p w14:paraId="583E2B0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13</w:t>
            </w:r>
          </w:p>
          <w:p w14:paraId="6405C12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8</w:t>
            </w:r>
          </w:p>
        </w:tc>
        <w:tc>
          <w:tcPr>
            <w:tcW w:w="2693" w:type="dxa"/>
          </w:tcPr>
          <w:p w14:paraId="4BD0AB12" w14:textId="1FB48911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nine AT-MSC</w:t>
            </w:r>
          </w:p>
          <w:p w14:paraId="1F3FB592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 P4-P6</w:t>
            </w:r>
          </w:p>
          <w:p w14:paraId="6A256852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Mec-tumour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injection:</w:t>
            </w:r>
          </w:p>
          <w:p w14:paraId="381FFA2A" w14:textId="6BFB1176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C= PBS-CT-3x/ cis-IP -3x/ MSC- CT-3x</w:t>
            </w:r>
          </w:p>
          <w:p w14:paraId="3DCCF812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IFN-β CT-3x/ MSC-IFN-β CT+ Cis-IP-3x</w:t>
            </w:r>
          </w:p>
        </w:tc>
        <w:tc>
          <w:tcPr>
            <w:tcW w:w="1843" w:type="dxa"/>
          </w:tcPr>
          <w:p w14:paraId="7B55AA1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Lentiviral vector/ IFN-β</w:t>
            </w:r>
          </w:p>
        </w:tc>
        <w:tc>
          <w:tcPr>
            <w:tcW w:w="1984" w:type="dxa"/>
          </w:tcPr>
          <w:p w14:paraId="206A651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30 tumor size:</w:t>
            </w:r>
          </w:p>
          <w:p w14:paraId="2CB4A9E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IFN-β CT+ Cis &lt; MSC-IFN-β CT &lt;C</w:t>
            </w:r>
          </w:p>
          <w:p w14:paraId="29E5C8A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d-12- apoptosis:</w:t>
            </w:r>
          </w:p>
          <w:p w14:paraId="6F4F4CB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IFN-β CT+ Cis &gt; MSC-IFN-β CT &gt; C</w:t>
            </w:r>
          </w:p>
        </w:tc>
        <w:tc>
          <w:tcPr>
            <w:tcW w:w="1418" w:type="dxa"/>
          </w:tcPr>
          <w:p w14:paraId="503EDC1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R</w:t>
            </w:r>
          </w:p>
        </w:tc>
        <w:tc>
          <w:tcPr>
            <w:tcW w:w="1984" w:type="dxa"/>
          </w:tcPr>
          <w:p w14:paraId="168EA03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FN-β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poptosis, anti-angiogenic</w:t>
            </w:r>
          </w:p>
        </w:tc>
      </w:tr>
      <w:tr w:rsidR="0061145E" w:rsidRPr="0061145E" w14:paraId="2BF3406E" w14:textId="77777777" w:rsidTr="00082BF3">
        <w:tc>
          <w:tcPr>
            <w:tcW w:w="992" w:type="dxa"/>
          </w:tcPr>
          <w:p w14:paraId="580FB65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TZW88L0F1dGhvcj48WWVhcj4yMDExPC9ZZWFyPjxSZWNO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TZW88L0F1dGhvcj48WWVhcj4yMDExPC9ZZWFyPjxSZWNO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Seo et al., 2011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6DD43E1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025EE18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lanoma</w:t>
            </w:r>
          </w:p>
          <w:p w14:paraId="0CFFDF5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B16F10)</w:t>
            </w:r>
          </w:p>
          <w:p w14:paraId="4F274BB8" w14:textId="19D9D63A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ouse</w:t>
            </w:r>
          </w:p>
          <w:p w14:paraId="3190B72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odel</w:t>
            </w:r>
          </w:p>
          <w:p w14:paraId="17CE9A73" w14:textId="54FC3A5F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6C07F45C" w14:textId="6B583D6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57BL/6 mice</w:t>
            </w:r>
          </w:p>
          <w:p w14:paraId="08364B5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5F3E01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18</w:t>
            </w:r>
          </w:p>
          <w:p w14:paraId="17E92D7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6</w:t>
            </w:r>
          </w:p>
        </w:tc>
        <w:tc>
          <w:tcPr>
            <w:tcW w:w="2693" w:type="dxa"/>
          </w:tcPr>
          <w:p w14:paraId="67814CBF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nine AT-MSC</w:t>
            </w:r>
          </w:p>
          <w:p w14:paraId="666A2F86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 P5-P8</w:t>
            </w:r>
          </w:p>
          <w:p w14:paraId="12AE165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16F10-tumor injection:</w:t>
            </w:r>
          </w:p>
          <w:p w14:paraId="3B9C3909" w14:textId="3338920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PBS-3x/ Cis IT/ Cis IT+MSC SC 3x</w:t>
            </w:r>
          </w:p>
          <w:p w14:paraId="7344ECE7" w14:textId="1C46E8E4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Cis IT+ MSC-IFN-β SC 3x</w:t>
            </w:r>
          </w:p>
        </w:tc>
        <w:tc>
          <w:tcPr>
            <w:tcW w:w="1843" w:type="dxa"/>
          </w:tcPr>
          <w:p w14:paraId="3641439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entiviral vector/ IFN-β</w:t>
            </w:r>
          </w:p>
        </w:tc>
        <w:tc>
          <w:tcPr>
            <w:tcW w:w="1984" w:type="dxa"/>
          </w:tcPr>
          <w:p w14:paraId="00C9F004" w14:textId="67613E34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17-26-tumor size:</w:t>
            </w:r>
          </w:p>
          <w:p w14:paraId="5E0970D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Cis-MSC &lt; Cis = PBS</w:t>
            </w:r>
          </w:p>
          <w:p w14:paraId="2B3BBCF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urvival:</w:t>
            </w:r>
          </w:p>
          <w:p w14:paraId="2DCCCCC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&gt; Cis-MSC &gt; Cis &gt; PBS</w:t>
            </w:r>
          </w:p>
        </w:tc>
        <w:tc>
          <w:tcPr>
            <w:tcW w:w="1418" w:type="dxa"/>
          </w:tcPr>
          <w:p w14:paraId="24D9F7D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-)</w:t>
            </w:r>
          </w:p>
        </w:tc>
        <w:tc>
          <w:tcPr>
            <w:tcW w:w="1984" w:type="dxa"/>
          </w:tcPr>
          <w:p w14:paraId="5904E5D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FN-β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poptosis, anti-angiogenic</w:t>
            </w:r>
          </w:p>
        </w:tc>
      </w:tr>
      <w:tr w:rsidR="0061145E" w:rsidRPr="0061145E" w14:paraId="0FF6E02E" w14:textId="77777777" w:rsidTr="00082BF3">
        <w:tc>
          <w:tcPr>
            <w:tcW w:w="992" w:type="dxa"/>
          </w:tcPr>
          <w:p w14:paraId="2DFB7A1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HcmlzZW5kaTwvQXV0aG9yPjxZZWFyPjIwMTU8L1llYXI+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HcmlzZW5kaTwvQXV0aG9yPjxZZWFyPjIwMTU8L1llYXI+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Grisendi et al., 2015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23871AF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1123784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wing’s sarcoma</w:t>
            </w:r>
          </w:p>
          <w:p w14:paraId="18CA659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RD-ES) mouse model</w:t>
            </w:r>
          </w:p>
        </w:tc>
        <w:tc>
          <w:tcPr>
            <w:tcW w:w="1418" w:type="dxa"/>
          </w:tcPr>
          <w:p w14:paraId="27A7CF8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D mice (Charles River) C= 14</w:t>
            </w:r>
          </w:p>
          <w:p w14:paraId="6BD17C6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7</w:t>
            </w:r>
          </w:p>
        </w:tc>
        <w:tc>
          <w:tcPr>
            <w:tcW w:w="2693" w:type="dxa"/>
          </w:tcPr>
          <w:p w14:paraId="5E9E801D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AT-MSC</w:t>
            </w:r>
          </w:p>
          <w:p w14:paraId="01A5CCC1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 up to P12</w:t>
            </w:r>
          </w:p>
          <w:p w14:paraId="50ACB106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(-)/MSC- IT</w:t>
            </w:r>
          </w:p>
          <w:p w14:paraId="0C1013C4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TRAIL- IT</w:t>
            </w:r>
          </w:p>
        </w:tc>
        <w:tc>
          <w:tcPr>
            <w:tcW w:w="1843" w:type="dxa"/>
          </w:tcPr>
          <w:p w14:paraId="5FD30A5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etroviral vector/ TRAIL</w:t>
            </w:r>
          </w:p>
        </w:tc>
        <w:tc>
          <w:tcPr>
            <w:tcW w:w="1984" w:type="dxa"/>
          </w:tcPr>
          <w:p w14:paraId="3E3F7D2C" w14:textId="189C46C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:</w:t>
            </w:r>
          </w:p>
          <w:p w14:paraId="24B1E03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&lt; MSC= C</w:t>
            </w:r>
          </w:p>
          <w:p w14:paraId="56F39903" w14:textId="3E53293D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poptosis:</w:t>
            </w:r>
          </w:p>
          <w:p w14:paraId="5A41EBA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&lt; MSC- &lt; T</w:t>
            </w:r>
          </w:p>
          <w:p w14:paraId="2DFAE852" w14:textId="1761DBCF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ngiogenesis:</w:t>
            </w:r>
          </w:p>
          <w:p w14:paraId="0DAF6C88" w14:textId="203A551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MSC&gt; T</w:t>
            </w:r>
          </w:p>
        </w:tc>
        <w:tc>
          <w:tcPr>
            <w:tcW w:w="1418" w:type="dxa"/>
          </w:tcPr>
          <w:p w14:paraId="1DE34F9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3471E1F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RAIL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poptosis, anti-angiogenesis</w:t>
            </w:r>
          </w:p>
        </w:tc>
      </w:tr>
      <w:tr w:rsidR="0061145E" w:rsidRPr="0061145E" w14:paraId="5278ED0C" w14:textId="77777777" w:rsidTr="00082BF3">
        <w:tc>
          <w:tcPr>
            <w:tcW w:w="992" w:type="dxa"/>
          </w:tcPr>
          <w:p w14:paraId="0D030C9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Zb3U8L0F1dGhvcj48WWVhcj4yMDA5PC9ZZWFyPjxSZWNO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Zb3U8L0F1dGhvcj48WWVhcj4yMDA5PC9ZZWFyPjxSZWNO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You et al., 2009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4905F7E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05055CD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astric cancer</w:t>
            </w:r>
          </w:p>
          <w:p w14:paraId="39C6CBB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MKN45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  mouse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model</w:t>
            </w:r>
          </w:p>
        </w:tc>
        <w:tc>
          <w:tcPr>
            <w:tcW w:w="1418" w:type="dxa"/>
          </w:tcPr>
          <w:p w14:paraId="1A811241" w14:textId="78DF125E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ude mice</w:t>
            </w:r>
          </w:p>
          <w:p w14:paraId="64A60FF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1C06EF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14</w:t>
            </w:r>
          </w:p>
          <w:p w14:paraId="5E6D146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21</w:t>
            </w:r>
          </w:p>
        </w:tc>
        <w:tc>
          <w:tcPr>
            <w:tcW w:w="2693" w:type="dxa"/>
          </w:tcPr>
          <w:p w14:paraId="19B583A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BM-MSC, Pa= P6</w:t>
            </w:r>
          </w:p>
          <w:p w14:paraId="6387456C" w14:textId="20D09723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(-)/ MSC IV + 5FC IV</w:t>
            </w:r>
          </w:p>
          <w:p w14:paraId="577F3832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CD IV + 5-FU IV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 MSC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CD IV + 5-FC IV/  MSC-CD IV + 5-FC) IV x2</w:t>
            </w:r>
          </w:p>
        </w:tc>
        <w:tc>
          <w:tcPr>
            <w:tcW w:w="1843" w:type="dxa"/>
          </w:tcPr>
          <w:p w14:paraId="469BA89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lasmid + lipofectamine/ CD</w:t>
            </w:r>
          </w:p>
        </w:tc>
        <w:tc>
          <w:tcPr>
            <w:tcW w:w="1984" w:type="dxa"/>
          </w:tcPr>
          <w:p w14:paraId="5C9F54D6" w14:textId="7D42DE45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</w:t>
            </w:r>
          </w:p>
          <w:p w14:paraId="6786877B" w14:textId="095604FD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7, d-9, d-11:</w:t>
            </w:r>
          </w:p>
          <w:p w14:paraId="2F086F8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CD+5FU&lt; MSC-CD+5FC2x &lt; MSC-CD+5FC&lt; C</w:t>
            </w:r>
          </w:p>
        </w:tc>
        <w:tc>
          <w:tcPr>
            <w:tcW w:w="1418" w:type="dxa"/>
          </w:tcPr>
          <w:p w14:paraId="71AC1CFB" w14:textId="440A249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educed BW: MSC-CD- 5FU</w:t>
            </w:r>
          </w:p>
        </w:tc>
        <w:tc>
          <w:tcPr>
            <w:tcW w:w="1984" w:type="dxa"/>
          </w:tcPr>
          <w:p w14:paraId="72E0C23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  <w:p w14:paraId="3386B92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29AE09B5" w14:textId="77777777" w:rsidTr="00082BF3">
        <w:tc>
          <w:tcPr>
            <w:tcW w:w="992" w:type="dxa"/>
          </w:tcPr>
          <w:p w14:paraId="042AB8D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MdWV0emtlbmRvcmY8L0F1dGhvcj48WWVhcj4yMDEwPC9Z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MdWV0emtlbmRvcmY8L0F1dGhvcj48WWVhcj4yMDEwPC9Z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Luetzkendorf et al., 2010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7601843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33392A36" w14:textId="5429B38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lorectal cancer (CRC: DLD-1, HCT-8, HCT-15, SW480) mouse model</w:t>
            </w:r>
          </w:p>
          <w:p w14:paraId="33152E5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4EA069F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ude mice (Harlan Winkelmann) Co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j</w:t>
            </w:r>
            <w:proofErr w:type="spellEnd"/>
          </w:p>
          <w:p w14:paraId="7B0E342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7</w:t>
            </w:r>
          </w:p>
          <w:p w14:paraId="6AF4571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27</w:t>
            </w:r>
          </w:p>
          <w:p w14:paraId="3ABE2F2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umor IV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j</w:t>
            </w:r>
            <w:proofErr w:type="spellEnd"/>
          </w:p>
          <w:p w14:paraId="2D22BEC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3</w:t>
            </w:r>
          </w:p>
          <w:p w14:paraId="28FCF40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3</w:t>
            </w:r>
          </w:p>
        </w:tc>
        <w:tc>
          <w:tcPr>
            <w:tcW w:w="2693" w:type="dxa"/>
          </w:tcPr>
          <w:p w14:paraId="0B2AFC2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, Pa= up to P12</w:t>
            </w:r>
          </w:p>
          <w:p w14:paraId="0B171EF6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injection mixed CRC cells with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110B73D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(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)/ MSC SC</w:t>
            </w:r>
          </w:p>
          <w:p w14:paraId="7F68134F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20% MSC-TRAIL SC/ 10% MSC-TRAIL SC/ 3% MSC-TRAIL SC/ 1% MSC-TRAIL SC</w:t>
            </w:r>
          </w:p>
          <w:p w14:paraId="56B9C8D7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DLD-1 tumor IV injection: d-2-4-7-15:</w:t>
            </w:r>
          </w:p>
          <w:p w14:paraId="305AC5C9" w14:textId="5ED92E9D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PBS/20% MSC IV</w:t>
            </w:r>
          </w:p>
          <w:p w14:paraId="2562762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20% MSC-TRAIL IV</w:t>
            </w:r>
          </w:p>
        </w:tc>
        <w:tc>
          <w:tcPr>
            <w:tcW w:w="1843" w:type="dxa"/>
          </w:tcPr>
          <w:p w14:paraId="4D5B909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entiviral vector/ TRAIL</w:t>
            </w:r>
          </w:p>
        </w:tc>
        <w:tc>
          <w:tcPr>
            <w:tcW w:w="1984" w:type="dxa"/>
          </w:tcPr>
          <w:p w14:paraId="4CC76D5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o-injection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19BB6792" w14:textId="4CDE1E7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17 tumor size:</w:t>
            </w:r>
          </w:p>
          <w:p w14:paraId="45811D4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0% MSC-TRAIL &lt;&lt; 10% MSC-TRAIL &lt; C= 3% MSC-TRAIL = 1% MSC-TRAIL</w:t>
            </w:r>
          </w:p>
          <w:p w14:paraId="054C6949" w14:textId="0042B3FD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Tumor IV injection</w:t>
            </w:r>
          </w:p>
          <w:p w14:paraId="5F6FD61B" w14:textId="19FFA9B5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d-18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ur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size:</w:t>
            </w:r>
          </w:p>
          <w:p w14:paraId="6075B9A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C</w:t>
            </w:r>
          </w:p>
          <w:p w14:paraId="1F6102F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67BB341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-)</w:t>
            </w:r>
          </w:p>
        </w:tc>
        <w:tc>
          <w:tcPr>
            <w:tcW w:w="1984" w:type="dxa"/>
          </w:tcPr>
          <w:p w14:paraId="13C9397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RAIL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poptosis</w:t>
            </w:r>
          </w:p>
        </w:tc>
      </w:tr>
      <w:tr w:rsidR="0061145E" w:rsidRPr="0061145E" w14:paraId="37B67F06" w14:textId="77777777" w:rsidTr="00082BF3">
        <w:tc>
          <w:tcPr>
            <w:tcW w:w="992" w:type="dxa"/>
          </w:tcPr>
          <w:p w14:paraId="14B7342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HYW88L0F1dGhvcj48WWVhcj4yMDEwPC9ZZWFyPjxSZWNO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HYW88L0F1dGhvcj48WWVhcj4yMDEwPC9ZZWFyPjxSZWNO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Gao et al., 2010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535990D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2E176B6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enal cancer</w:t>
            </w:r>
          </w:p>
          <w:p w14:paraId="5380A86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786-0 RCC) mouse model</w:t>
            </w:r>
          </w:p>
        </w:tc>
        <w:tc>
          <w:tcPr>
            <w:tcW w:w="1418" w:type="dxa"/>
          </w:tcPr>
          <w:p w14:paraId="09C8A081" w14:textId="001E5276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ude mice</w:t>
            </w:r>
          </w:p>
          <w:p w14:paraId="70C233B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40</w:t>
            </w:r>
          </w:p>
          <w:p w14:paraId="65474F9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40</w:t>
            </w:r>
          </w:p>
        </w:tc>
        <w:tc>
          <w:tcPr>
            <w:tcW w:w="2693" w:type="dxa"/>
          </w:tcPr>
          <w:p w14:paraId="7BC653B6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BM-MSC</w:t>
            </w:r>
          </w:p>
          <w:p w14:paraId="02865BDE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P3 or P4</w:t>
            </w:r>
          </w:p>
          <w:p w14:paraId="777EF2BE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(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)/MSC (1:0.1)IV</w:t>
            </w:r>
          </w:p>
          <w:p w14:paraId="5C334B7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IL12 (1:0.1) IV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 MSC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IL12 (1:0.05) IV</w:t>
            </w:r>
          </w:p>
        </w:tc>
        <w:tc>
          <w:tcPr>
            <w:tcW w:w="1843" w:type="dxa"/>
          </w:tcPr>
          <w:p w14:paraId="36E359D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denovirus/ IL-12</w:t>
            </w:r>
          </w:p>
        </w:tc>
        <w:tc>
          <w:tcPr>
            <w:tcW w:w="1984" w:type="dxa"/>
          </w:tcPr>
          <w:p w14:paraId="4AF9803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32 tumor size:</w:t>
            </w:r>
          </w:p>
          <w:p w14:paraId="60B991C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- HD &lt; T- LD &lt; C</w:t>
            </w:r>
          </w:p>
          <w:p w14:paraId="4A1A7588" w14:textId="264E2236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urvival</w:t>
            </w:r>
          </w:p>
          <w:p w14:paraId="741BAE0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- HD &gt; T- LD &gt;C</w:t>
            </w:r>
          </w:p>
          <w:p w14:paraId="64EF672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T, serum IL12, IFN-γ: T &gt; C</w:t>
            </w:r>
          </w:p>
        </w:tc>
        <w:tc>
          <w:tcPr>
            <w:tcW w:w="1418" w:type="dxa"/>
          </w:tcPr>
          <w:p w14:paraId="4F54461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6F129A4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L-12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ctivate  T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cells, NK cells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IFN-γ</w:t>
            </w:r>
          </w:p>
        </w:tc>
      </w:tr>
      <w:tr w:rsidR="0061145E" w:rsidRPr="0061145E" w14:paraId="027A9A92" w14:textId="77777777" w:rsidTr="00082BF3">
        <w:tc>
          <w:tcPr>
            <w:tcW w:w="992" w:type="dxa"/>
          </w:tcPr>
          <w:p w14:paraId="6F33D72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ZYW48L0F1dGhvcj48WWVhcj4yMDEzPC9ZZWFyPjxSZWNO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ZYW48L0F1dGhvcj48WWVhcj4yMDEzPC9ZZWFyPjxSZWNO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Yan et al., 2013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32D2DCE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5E72221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n-Hodgkin’s Lymphoma</w:t>
            </w:r>
          </w:p>
          <w:p w14:paraId="5B9212A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BJAB) mouse model</w:t>
            </w:r>
          </w:p>
        </w:tc>
        <w:tc>
          <w:tcPr>
            <w:tcW w:w="1418" w:type="dxa"/>
          </w:tcPr>
          <w:p w14:paraId="0DE2BC7B" w14:textId="1E833723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D/SCID mice</w:t>
            </w:r>
          </w:p>
          <w:p w14:paraId="4E65816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722AB5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20</w:t>
            </w:r>
          </w:p>
          <w:p w14:paraId="78139DF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0</w:t>
            </w:r>
          </w:p>
        </w:tc>
        <w:tc>
          <w:tcPr>
            <w:tcW w:w="2693" w:type="dxa"/>
          </w:tcPr>
          <w:p w14:paraId="239FEE84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UC-MSC</w:t>
            </w:r>
          </w:p>
          <w:p w14:paraId="498DF314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P3-P5</w:t>
            </w:r>
          </w:p>
          <w:p w14:paraId="65B317C9" w14:textId="2AE6F2A0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2A46BD6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PBS/MSC IV/ MSC Con IV/ MSC-scFvCD20 IV</w:t>
            </w:r>
          </w:p>
          <w:p w14:paraId="18C9C736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.ISZ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TRAIL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IV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 MSC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scFvCD20-sTRAIL IV</w:t>
            </w:r>
          </w:p>
        </w:tc>
        <w:tc>
          <w:tcPr>
            <w:tcW w:w="1843" w:type="dxa"/>
          </w:tcPr>
          <w:p w14:paraId="0FEC2DA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entivirus/ scFvCD20-sTRAIL</w:t>
            </w:r>
          </w:p>
        </w:tc>
        <w:tc>
          <w:tcPr>
            <w:tcW w:w="1984" w:type="dxa"/>
          </w:tcPr>
          <w:p w14:paraId="729EFFC8" w14:textId="78F6A918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24 tumor size:</w:t>
            </w:r>
          </w:p>
          <w:p w14:paraId="58C77F6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scFvCD20-sTRAIL = MSC.ISZ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TRAIL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&lt; C</w:t>
            </w:r>
          </w:p>
          <w:p w14:paraId="786EC9CF" w14:textId="29C1F26C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24 tumor weight</w:t>
            </w:r>
          </w:p>
          <w:p w14:paraId="4D410A0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 &gt;&gt; MSC.ISZ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TRAIL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&gt; MSC-scFvCD20-sTRAIL</w:t>
            </w:r>
          </w:p>
        </w:tc>
        <w:tc>
          <w:tcPr>
            <w:tcW w:w="1418" w:type="dxa"/>
          </w:tcPr>
          <w:p w14:paraId="532A83E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21127109" w14:textId="107DDC4C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RAIL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poptosis</w:t>
            </w:r>
          </w:p>
          <w:p w14:paraId="5B872A6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scFvCD20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ntibody against CD20</w:t>
            </w:r>
          </w:p>
          <w:p w14:paraId="6B71A959" w14:textId="477918E4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JAB cells are CD20 (+)</w:t>
            </w:r>
          </w:p>
        </w:tc>
      </w:tr>
      <w:tr w:rsidR="0061145E" w:rsidRPr="0061145E" w14:paraId="50378924" w14:textId="77777777" w:rsidTr="00082BF3">
        <w:tc>
          <w:tcPr>
            <w:tcW w:w="992" w:type="dxa"/>
          </w:tcPr>
          <w:p w14:paraId="3488816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Yao&lt;/Author&gt;&lt;Year&gt;2017&lt;/Year&gt;&lt;RecNum&gt;48&lt;/RecNum&gt;&lt;DisplayText&gt;(Yao et al., 2017)&lt;/DisplayText&gt;&lt;record&gt;&lt;rec-number&gt;48&lt;/rec-number&gt;&lt;foreign-keys&gt;&lt;key app="EN" db-id="vdw9tfvsz0wpfce2df4pe0wfsdzvw9e2rwfs" timestamp="1595432381"&gt;48&lt;/key&gt;&lt;/foreign-keys&gt;&lt;ref-type name="Journal Article"&gt;17&lt;/ref-type&gt;&lt;contributors&gt;&lt;authors&gt;&lt;author&gt;Yao, S.&lt;/author&gt;&lt;author&gt;Li, X.&lt;/author&gt;&lt;author&gt;Liu, J.&lt;/author&gt;&lt;author&gt;Sun, Y.&lt;/author&gt;&lt;author&gt;Wang, Z.&lt;/author&gt;&lt;author&gt;Jiang, Y.&lt;/author&gt;&lt;/authors&gt;&lt;/contributors&gt;&lt;auth-address&gt;a Key Laboratory of Smart Drug Delivery, Ministry of Education and PLA, Department of Pharmaceutics, School of Pharmacy , Fudan University , Shanghai , China.&lt;/auth-address&gt;&lt;titles&gt;&lt;title&gt;Maximized nanodrug-loaded mesenchymal stem cells by a dual drug-loaded mode for the systemic treatment of metastatic lung cancer&lt;/title&gt;&lt;secondary-title&gt;Drug Deliv&lt;/secondary-title&gt;&lt;/titles&gt;&lt;periodical&gt;&lt;full-title&gt;Drug Deliv&lt;/full-title&gt;&lt;/periodical&gt;&lt;pages&gt;1372-1383&lt;/pages&gt;&lt;volume&gt;24&lt;/volume&gt;&lt;number&gt;1&lt;/number&gt;&lt;edition&gt;2017/09/19&lt;/edition&gt;&lt;keywords&gt;&lt;keyword&gt;Animals&lt;/keyword&gt;&lt;keyword&gt;Doxorubicin&lt;/keyword&gt;&lt;keyword&gt;Drug Carriers&lt;/keyword&gt;&lt;keyword&gt;Drug Delivery Systems&lt;/keyword&gt;&lt;keyword&gt;Humans&lt;/keyword&gt;&lt;keyword&gt;*Lung Neoplasms&lt;/keyword&gt;&lt;keyword&gt;*Mesenchymal Stem Cells&lt;/keyword&gt;&lt;keyword&gt;Mice&lt;/keyword&gt;&lt;keyword&gt;Tumor-targeted therapy&lt;/keyword&gt;&lt;keyword&gt;avidin&lt;/keyword&gt;&lt;keyword&gt;biotin&lt;/keyword&gt;&lt;keyword&gt;membrane modification&lt;/keyword&gt;&lt;keyword&gt;mesenchymal stem cells&lt;/keyword&gt;&lt;/keywords&gt;&lt;dates&gt;&lt;year&gt;2017&lt;/year&gt;&lt;pub-dates&gt;&lt;date&gt;Nov&lt;/date&gt;&lt;/pub-dates&gt;&lt;/dates&gt;&lt;isbn&gt;1521-0464 (Electronic)&amp;#xD;1071-7544 (Linking)&lt;/isbn&gt;&lt;accession-num&gt;28920712&lt;/accession-num&gt;&lt;urls&gt;&lt;related-urls&gt;&lt;url&gt;https://www.ncbi.nlm.nih.gov/pubmed/28920712&lt;/url&gt;&lt;/related-urls&gt;&lt;/urls&gt;&lt;electronic-resource-num&gt;10.1080/10717544.2017.1375580&lt;/electronic-resource-num&gt;&lt;/record&gt;&lt;/Cite&gt;&lt;/EndNote&gt;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Yao et al., 2017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73D9D06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static lung cancer</w:t>
            </w:r>
          </w:p>
          <w:p w14:paraId="061D94F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4T1) mouse model</w:t>
            </w:r>
          </w:p>
          <w:p w14:paraId="37E826B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602103CE" w14:textId="0BBCAF09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babl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c mice</w:t>
            </w:r>
          </w:p>
          <w:p w14:paraId="6D9BD5D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E66A6E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22</w:t>
            </w:r>
          </w:p>
          <w:p w14:paraId="131E3FB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33</w:t>
            </w:r>
          </w:p>
          <w:p w14:paraId="0A80229C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693" w:type="dxa"/>
          </w:tcPr>
          <w:p w14:paraId="70BC7231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SD Rat BM-MSC</w:t>
            </w:r>
          </w:p>
          <w:p w14:paraId="0875B27F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 P2-P8</w:t>
            </w:r>
          </w:p>
          <w:p w14:paraId="264D6CCF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353FD4C" w14:textId="60939554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V: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d-</w:t>
            </w:r>
            <w:r w:rsidRPr="0061145E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-9-12-15-18:</w:t>
            </w:r>
          </w:p>
          <w:p w14:paraId="4828F3A6" w14:textId="18D4A60A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C= saline/ MSC</w:t>
            </w:r>
          </w:p>
          <w:p w14:paraId="6617F322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free dox/ BPCD/ MSC-BPCD</w:t>
            </w:r>
          </w:p>
          <w:p w14:paraId="3FD7494D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</w:tcPr>
          <w:p w14:paraId="4123E2A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Biotinilated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MSCs/ avidin-BPCD</w:t>
            </w:r>
          </w:p>
          <w:p w14:paraId="18BB8FD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984" w:type="dxa"/>
          </w:tcPr>
          <w:p w14:paraId="6E89FD2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4-h bio-distribution</w:t>
            </w:r>
          </w:p>
          <w:p w14:paraId="3EC19709" w14:textId="30F27E0A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BPCD vs MSC: lung: 93 vs 85.5%, liver: 6.3 vs 7%,</w:t>
            </w:r>
          </w:p>
          <w:p w14:paraId="23CC146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Spleen: 0.7 vs 7.5%.</w:t>
            </w:r>
          </w:p>
          <w:p w14:paraId="67378EF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 - lung - 2 wk.</w:t>
            </w:r>
          </w:p>
          <w:p w14:paraId="59750BA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LS: MSC-BPCD (+26.6%) &gt; BPCD (+58.5%) &gt; free dox Apoptosis: MSC-BPCD&gt; BPCD &gt; free dox&gt; saline&gt; MSC</w:t>
            </w:r>
          </w:p>
        </w:tc>
        <w:tc>
          <w:tcPr>
            <w:tcW w:w="1418" w:type="dxa"/>
          </w:tcPr>
          <w:p w14:paraId="7A4DB32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t>NR</w:t>
            </w:r>
          </w:p>
        </w:tc>
        <w:tc>
          <w:tcPr>
            <w:tcW w:w="1984" w:type="dxa"/>
          </w:tcPr>
          <w:p w14:paraId="11DFC28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s as vehicle for dox delivery</w:t>
            </w:r>
          </w:p>
        </w:tc>
      </w:tr>
      <w:tr w:rsidR="0061145E" w:rsidRPr="0061145E" w14:paraId="19E856AA" w14:textId="77777777" w:rsidTr="00082BF3">
        <w:tc>
          <w:tcPr>
            <w:tcW w:w="992" w:type="dxa"/>
          </w:tcPr>
          <w:p w14:paraId="7D9515D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NYXR1c2tvdmE8L0F1dGhvcj48WWVhcj4yMDE1PC9ZZWFy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NYXR1c2tvdmE8L0F1dGhvcj48WWVhcj4yMDE1PC9ZZWFy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Matuskova et al., 2015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5B73212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static lung cancer</w:t>
            </w:r>
          </w:p>
          <w:p w14:paraId="6ACAFB5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MDA-MB-321) mouse model</w:t>
            </w:r>
          </w:p>
          <w:p w14:paraId="0818A78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4DF89A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</w:pPr>
          </w:p>
        </w:tc>
        <w:tc>
          <w:tcPr>
            <w:tcW w:w="1418" w:type="dxa"/>
          </w:tcPr>
          <w:p w14:paraId="7EAFF067" w14:textId="61DA0625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ID/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g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mice</w:t>
            </w:r>
          </w:p>
          <w:p w14:paraId="3EA6967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7E7B84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26</w:t>
            </w:r>
          </w:p>
          <w:p w14:paraId="2F95ACED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22</w:t>
            </w:r>
          </w:p>
        </w:tc>
        <w:tc>
          <w:tcPr>
            <w:tcW w:w="2693" w:type="dxa"/>
          </w:tcPr>
          <w:p w14:paraId="1C17C2DC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man AT-MSC</w:t>
            </w:r>
          </w:p>
          <w:p w14:paraId="569B45B1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 NR</w:t>
            </w:r>
          </w:p>
          <w:p w14:paraId="1DCD73FD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: (-)/ MSC-IV</w:t>
            </w:r>
          </w:p>
          <w:p w14:paraId="6DE77ED5" w14:textId="042AA258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: MSC-CD-IV+ 5FC-IP-14d/ MSC-TK IV+ GCV-IP-14d/ MSC-CD+ MSC-TK 1:1 -IV+ 5FC+ GCV-IP-14d</w:t>
            </w:r>
          </w:p>
          <w:p w14:paraId="64F9ADFC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all 5FC, GCV- 2 cycles)</w:t>
            </w:r>
          </w:p>
        </w:tc>
        <w:tc>
          <w:tcPr>
            <w:tcW w:w="1843" w:type="dxa"/>
          </w:tcPr>
          <w:p w14:paraId="5994791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pST2,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Ptk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retrovirus / Yeast CD-UPRT, HSV-TK</w:t>
            </w:r>
          </w:p>
        </w:tc>
        <w:tc>
          <w:tcPr>
            <w:tcW w:w="1984" w:type="dxa"/>
          </w:tcPr>
          <w:p w14:paraId="2FF600F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40 MDA-MB-321 –in lungs:</w:t>
            </w:r>
          </w:p>
          <w:p w14:paraId="0B907BAC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)=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/15</w:t>
            </w:r>
          </w:p>
          <w:p w14:paraId="40E52AD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 =9/11</w:t>
            </w:r>
          </w:p>
          <w:p w14:paraId="32A913C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CD+ 5FC =4/4</w:t>
            </w:r>
          </w:p>
          <w:p w14:paraId="1B69AB4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TK+ GCV =3/6</w:t>
            </w:r>
          </w:p>
          <w:p w14:paraId="3FDD0D7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CD+ MSC-TK 1:1+5FC+GCV =0/12</w:t>
            </w:r>
          </w:p>
        </w:tc>
        <w:tc>
          <w:tcPr>
            <w:tcW w:w="1418" w:type="dxa"/>
          </w:tcPr>
          <w:p w14:paraId="1E5AC1C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1AC8116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ynergistic cytotoxicity from 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 and HSV-TK</w:t>
            </w:r>
          </w:p>
          <w:p w14:paraId="0850AC2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6699ABC0" w14:textId="77777777" w:rsidTr="00082BF3">
        <w:tc>
          <w:tcPr>
            <w:tcW w:w="992" w:type="dxa"/>
          </w:tcPr>
          <w:p w14:paraId="0151881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IdTwvQXV0aG9yPjxZZWFyPjIwMTQ8L1llYXI+PFJlY051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IdTwvQXV0aG9yPjxZZWFyPjIwMTQ8L1llYXI+PFJlY051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Hu et al., 2014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2FDE5CAE" w14:textId="72A2C8D5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 and metastatic lung tumor</w:t>
            </w:r>
          </w:p>
          <w:p w14:paraId="00964AE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B16BL6) mouse model</w:t>
            </w:r>
          </w:p>
          <w:p w14:paraId="20C3DD5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50F1FE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00477441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57BL6 mice</w:t>
            </w:r>
          </w:p>
          <w:p w14:paraId="50438FD8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stasis</w:t>
            </w:r>
          </w:p>
          <w:p w14:paraId="4AF22E15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12</w:t>
            </w:r>
          </w:p>
          <w:p w14:paraId="47DEB0F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36</w:t>
            </w:r>
          </w:p>
          <w:p w14:paraId="45381606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</w:t>
            </w:r>
          </w:p>
          <w:p w14:paraId="13B1CEA8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12</w:t>
            </w:r>
          </w:p>
          <w:p w14:paraId="2751BAC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54</w:t>
            </w:r>
          </w:p>
          <w:p w14:paraId="0577438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urvival:</w:t>
            </w:r>
          </w:p>
          <w:p w14:paraId="4B6666B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20</w:t>
            </w:r>
          </w:p>
          <w:p w14:paraId="327F37B3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60</w:t>
            </w:r>
          </w:p>
          <w:p w14:paraId="558890DD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693" w:type="dxa"/>
          </w:tcPr>
          <w:p w14:paraId="732A490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D Rat BM-MSC</w:t>
            </w:r>
          </w:p>
          <w:p w14:paraId="384043B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 P2-P6</w:t>
            </w:r>
          </w:p>
          <w:p w14:paraId="1473C4D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tastasis -IV injection</w:t>
            </w:r>
          </w:p>
          <w:p w14:paraId="3853266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(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)/PBS</w:t>
            </w:r>
          </w:p>
          <w:p w14:paraId="68F4FD08" w14:textId="69FF7C6D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(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/ MSC (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4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/ MSC (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/ SP-IL12/ MSC IL12 (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  <w:p w14:paraId="199BFDEA" w14:textId="095554EA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1068C3F7" w14:textId="29A75D64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olid tumor –injection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tumor size, survival</w:t>
            </w:r>
          </w:p>
          <w:p w14:paraId="1E3298E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2= (-)/ PBS-IV</w:t>
            </w:r>
          </w:p>
          <w:p w14:paraId="1621666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MSC (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4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 IV/ MSC (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5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 IV/ MSC (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 IV/ SP-IL12 IV/MSC-IL12 (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 IV/ MSC (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 IT/ SP-IL12 IT/ MSC-IL12 (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 IT</w:t>
            </w:r>
          </w:p>
          <w:p w14:paraId="1A637BDB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</w:tcPr>
          <w:p w14:paraId="759337A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permin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Pullulan-DNA nanoparticles/ IL-12 gene</w:t>
            </w:r>
          </w:p>
        </w:tc>
        <w:tc>
          <w:tcPr>
            <w:tcW w:w="1984" w:type="dxa"/>
          </w:tcPr>
          <w:p w14:paraId="2BCA08BC" w14:textId="14B68AA4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Metastasis:</w:t>
            </w:r>
          </w:p>
          <w:p w14:paraId="00BDE7D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14-metastasis no:</w:t>
            </w:r>
          </w:p>
          <w:p w14:paraId="10741141" w14:textId="39F169BB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 (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 &gt; (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4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=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2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= C(-)</w:t>
            </w:r>
          </w:p>
          <w:p w14:paraId="4FC69E8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21-metastasis no:</w:t>
            </w:r>
          </w:p>
          <w:p w14:paraId="11BCF4C2" w14:textId="7D71EE9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 IL12 &lt; SP-IL12 &lt;&lt; PBS</w:t>
            </w:r>
          </w:p>
          <w:p w14:paraId="19065F64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Solid tumor:</w:t>
            </w:r>
          </w:p>
          <w:p w14:paraId="2486398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V-tumor size: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(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)&gt; MSC 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5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4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</w:t>
            </w:r>
          </w:p>
          <w:p w14:paraId="4C5A8ED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V-tumor size: PBS&gt; MSC-IL12&gt; SP-IL12 (NS)</w:t>
            </w:r>
          </w:p>
          <w:p w14:paraId="4927C0C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T tumor size: MSC-IL12= SP-IL12&lt;&lt; PBS=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(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  <w:p w14:paraId="151B5BE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30: Survival IV- IT:</w:t>
            </w:r>
          </w:p>
          <w:p w14:paraId="55A0621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IL12&gt; SP-IL12 &gt; PBS&gt; MSC (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</w:t>
            </w:r>
          </w:p>
        </w:tc>
        <w:tc>
          <w:tcPr>
            <w:tcW w:w="1418" w:type="dxa"/>
          </w:tcPr>
          <w:p w14:paraId="04DFCB4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1886EC4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L-12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cytotoxic NK activity↑</w:t>
            </w:r>
          </w:p>
          <w:p w14:paraId="0B22B563" w14:textId="16DB17E3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ytolytic T cell↑</w:t>
            </w:r>
          </w:p>
          <w:p w14:paraId="4D9551C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erferon-γ ↑.</w:t>
            </w:r>
          </w:p>
          <w:p w14:paraId="746F560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6E44F5E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IL12 &gt;&lt; MSC tumor growth effect</w:t>
            </w:r>
          </w:p>
        </w:tc>
      </w:tr>
      <w:tr w:rsidR="0061145E" w:rsidRPr="0061145E" w14:paraId="0D557836" w14:textId="77777777" w:rsidTr="00082BF3">
        <w:tc>
          <w:tcPr>
            <w:tcW w:w="992" w:type="dxa"/>
          </w:tcPr>
          <w:p w14:paraId="305EDE0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YaW48L0F1dGhvcj48WWVhcj4yMDA5PC9ZZWFyPjxSZWNO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YaW48L0F1dGhvcj48WWVhcj4yMDA5PC9ZZWFyPjxSZWNO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Xin et al., 2009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4279C23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ultiple lung metastasis</w:t>
            </w:r>
          </w:p>
          <w:p w14:paraId="541C668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C26, LLC)</w:t>
            </w:r>
          </w:p>
          <w:p w14:paraId="609581B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ouse model</w:t>
            </w:r>
          </w:p>
          <w:p w14:paraId="629DFFF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62710F8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/c, C57BL/6 mice</w:t>
            </w:r>
          </w:p>
          <w:p w14:paraId="266C95D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48</w:t>
            </w:r>
          </w:p>
          <w:p w14:paraId="2EBE1C7F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32</w:t>
            </w:r>
          </w:p>
        </w:tc>
        <w:tc>
          <w:tcPr>
            <w:tcW w:w="2693" w:type="dxa"/>
          </w:tcPr>
          <w:p w14:paraId="4E580C7A" w14:textId="6E300AD9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/c, C57BL/6 mouse BM-MSC, Pa= P3-P5</w:t>
            </w:r>
          </w:p>
          <w:p w14:paraId="22E38415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/c–C26, C57BL/6-LLC</w:t>
            </w:r>
          </w:p>
          <w:p w14:paraId="0D4ED25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23E88D6E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= PBS-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Tr</w:t>
            </w:r>
            <w:proofErr w:type="spellEnd"/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 MSC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LacZ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Tr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Fib-FKN 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Tr</w:t>
            </w:r>
            <w:proofErr w:type="spellEnd"/>
          </w:p>
          <w:p w14:paraId="2B867A6C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= MSC-FKN-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Tr</w:t>
            </w:r>
            <w:proofErr w:type="spellEnd"/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 Ad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FKN 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Tr</w:t>
            </w:r>
            <w:proofErr w:type="spellEnd"/>
          </w:p>
          <w:p w14:paraId="61134352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843" w:type="dxa"/>
          </w:tcPr>
          <w:p w14:paraId="3B0A829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denovirus vector/ CX3CL1 (Fractalkine)</w:t>
            </w:r>
          </w:p>
        </w:tc>
        <w:tc>
          <w:tcPr>
            <w:tcW w:w="1984" w:type="dxa"/>
          </w:tcPr>
          <w:p w14:paraId="1D3FF67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12-metastasis no:</w:t>
            </w:r>
          </w:p>
          <w:p w14:paraId="39DE8AB2" w14:textId="441D073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/c –C26: MSC-FKN &lt; Ad-FKN &lt;&lt; C</w:t>
            </w:r>
          </w:p>
          <w:p w14:paraId="297B9E3D" w14:textId="28A9AD0E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57BL/6-LLC: MSC-FKN &lt;&lt; Ad-FKN = C</w:t>
            </w:r>
          </w:p>
          <w:p w14:paraId="0672604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urvival:</w:t>
            </w:r>
          </w:p>
          <w:p w14:paraId="6CE36C2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/c –C26:</w:t>
            </w:r>
          </w:p>
          <w:p w14:paraId="6BB8625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FKN (33d) &gt;&gt; Ad-FKN, C (23-19d)</w:t>
            </w:r>
          </w:p>
          <w:p w14:paraId="1BA1858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57BL/6-LLC:</w:t>
            </w:r>
          </w:p>
          <w:p w14:paraId="1E8CC23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FKN (17d) &gt;&gt; Ad-FKN, C (15-10d)</w:t>
            </w:r>
          </w:p>
        </w:tc>
        <w:tc>
          <w:tcPr>
            <w:tcW w:w="1418" w:type="dxa"/>
          </w:tcPr>
          <w:p w14:paraId="1902C17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d-FKN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Immune reaction</w:t>
            </w:r>
          </w:p>
          <w:p w14:paraId="19C3FE9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984" w:type="dxa"/>
          </w:tcPr>
          <w:p w14:paraId="0F0BC2D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 homing</w:t>
            </w:r>
          </w:p>
          <w:p w14:paraId="513DE0C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X3CL1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ntitumor</w:t>
            </w:r>
          </w:p>
          <w:p w14:paraId="4DE63BF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effect through NK cells and T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ymphoc</w:t>
            </w:r>
            <w:proofErr w:type="spellEnd"/>
          </w:p>
          <w:p w14:paraId="1497599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ytes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.</w:t>
            </w:r>
          </w:p>
        </w:tc>
      </w:tr>
      <w:tr w:rsidR="0061145E" w:rsidRPr="0061145E" w14:paraId="1B9AB182" w14:textId="77777777" w:rsidTr="00082BF3">
        <w:tc>
          <w:tcPr>
            <w:tcW w:w="992" w:type="dxa"/>
          </w:tcPr>
          <w:p w14:paraId="22F16E7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fldChar w:fldCharType="begin">
                <w:fldData xml:space="preserve">PEVuZE5vdGU+PENpdGU+PEF1dGhvcj5SZW48L0F1dGhvcj48WWVhcj4yMDA4PC9ZZWFyPjxSZWNO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ZW48L0F1dGhvcj48WWVhcj4yMDA4PC9ZZWFyPjxSZWNO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Ren et al., 2008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23284DB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ung   metastasis</w:t>
            </w:r>
          </w:p>
          <w:p w14:paraId="5C3AF21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TRAMPC2)</w:t>
            </w:r>
          </w:p>
          <w:p w14:paraId="5C6689E3" w14:textId="1060CC2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ouse model.</w:t>
            </w:r>
          </w:p>
        </w:tc>
        <w:tc>
          <w:tcPr>
            <w:tcW w:w="1418" w:type="dxa"/>
          </w:tcPr>
          <w:p w14:paraId="64C4BD6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57BL/6 mice C=30</w:t>
            </w:r>
          </w:p>
          <w:p w14:paraId="6AA20C0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20</w:t>
            </w:r>
          </w:p>
        </w:tc>
        <w:tc>
          <w:tcPr>
            <w:tcW w:w="2693" w:type="dxa"/>
          </w:tcPr>
          <w:p w14:paraId="65B34D11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57BL/6 mice BM-MSC</w:t>
            </w:r>
          </w:p>
          <w:p w14:paraId="2AA062B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 P4-P8</w:t>
            </w:r>
          </w:p>
          <w:p w14:paraId="65F6C7C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(-)/ MSC-IV 2x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 MSC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 GFP-IV -2x</w:t>
            </w:r>
          </w:p>
          <w:p w14:paraId="475B5FA8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 p IFN-IV-2x/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AAV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IFN-IV-2x</w:t>
            </w:r>
          </w:p>
        </w:tc>
        <w:tc>
          <w:tcPr>
            <w:tcW w:w="1843" w:type="dxa"/>
          </w:tcPr>
          <w:p w14:paraId="1771909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AAV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IFN-β</w:t>
            </w:r>
          </w:p>
        </w:tc>
        <w:tc>
          <w:tcPr>
            <w:tcW w:w="1984" w:type="dxa"/>
          </w:tcPr>
          <w:p w14:paraId="7AC5B60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75- metastasis/ weight: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AAV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IFN&lt; MSC p-IFN = C</w:t>
            </w:r>
          </w:p>
          <w:p w14:paraId="0DE5AA20" w14:textId="6C84B46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75-blood vessels:</w:t>
            </w:r>
          </w:p>
          <w:p w14:paraId="3EBC574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AAV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IFN&lt;&lt; C</w:t>
            </w:r>
          </w:p>
          <w:p w14:paraId="5A6D2DD6" w14:textId="3A08E0A1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75 apoptosis:</w:t>
            </w:r>
          </w:p>
          <w:p w14:paraId="29844BE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AAV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IFN&gt;&gt; C</w:t>
            </w:r>
          </w:p>
        </w:tc>
        <w:tc>
          <w:tcPr>
            <w:tcW w:w="1418" w:type="dxa"/>
          </w:tcPr>
          <w:p w14:paraId="53618D2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606FF02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FN-β suppresses tumor cell growth</w:t>
            </w:r>
          </w:p>
          <w:p w14:paraId="415CAE6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by induction of differentiation, S-phase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ccumulation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nd apoptosis.</w:t>
            </w:r>
          </w:p>
        </w:tc>
      </w:tr>
      <w:tr w:rsidR="0061145E" w:rsidRPr="0061145E" w14:paraId="478AA86E" w14:textId="77777777" w:rsidTr="00082BF3">
        <w:trPr>
          <w:trHeight w:val="2577"/>
        </w:trPr>
        <w:tc>
          <w:tcPr>
            <w:tcW w:w="992" w:type="dxa"/>
          </w:tcPr>
          <w:p w14:paraId="18987BC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b25yYWQ8L0F1dGhvcj48WWVhcj4yMDExPC9ZZWFyPjxS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Db25yYWQ8L0F1dGhvcj48WWVhcj4yMDExPC9ZZWFyPjxS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Conrad et al., 2011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2CD159E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Orthotopic pancreatic carcinoma (panc02), and mammary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denoca</w:t>
            </w:r>
            <w:proofErr w:type="spellEnd"/>
          </w:p>
          <w:p w14:paraId="7673FB1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ouse model</w:t>
            </w:r>
          </w:p>
          <w:p w14:paraId="5A74965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45B79018" w14:textId="019E4FD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57BL/6 mice,</w:t>
            </w:r>
          </w:p>
          <w:p w14:paraId="2E1FCD6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-neuT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</w:t>
            </w:r>
            <w:proofErr w:type="spellStart"/>
            <w:r w:rsidRPr="0061145E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neuT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+</w:t>
            </w:r>
            <w:r w:rsidRPr="0061145E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/</w:t>
            </w:r>
            <w:proofErr w:type="spellStart"/>
            <w:r w:rsidRPr="0061145E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neuT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-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) </w:t>
            </w: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Panc02:</w:t>
            </w:r>
          </w:p>
          <w:p w14:paraId="151886D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27</w:t>
            </w:r>
          </w:p>
          <w:p w14:paraId="68FADC4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7</w:t>
            </w:r>
          </w:p>
          <w:p w14:paraId="7AE22DCA" w14:textId="3169AC4B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Breast Ca</w:t>
            </w:r>
          </w:p>
          <w:p w14:paraId="5203AAF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NR</w:t>
            </w:r>
          </w:p>
          <w:p w14:paraId="71C1FCD3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NR</w:t>
            </w:r>
          </w:p>
        </w:tc>
        <w:tc>
          <w:tcPr>
            <w:tcW w:w="2693" w:type="dxa"/>
          </w:tcPr>
          <w:p w14:paraId="3A0D0E9B" w14:textId="3E039423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57BL/6 homozygous</w:t>
            </w:r>
          </w:p>
          <w:p w14:paraId="21F63623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p53</w:t>
            </w:r>
            <w:r w:rsidRPr="0061145E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perscript"/>
                <w:lang w:val="en-US"/>
              </w:rPr>
              <w:t>-</w:t>
            </w:r>
            <w:r w:rsidRPr="0061145E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ouse BM-MSC</w:t>
            </w:r>
          </w:p>
          <w:p w14:paraId="7D87B0C8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 NR</w:t>
            </w:r>
          </w:p>
          <w:p w14:paraId="5995E137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57BL/6-Panc02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:</w:t>
            </w:r>
          </w:p>
          <w:p w14:paraId="65EDDEDC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PBS-IV/GCV-IV d-5-6-7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 p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3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−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RFP-IV/ week 3x</w:t>
            </w:r>
          </w:p>
          <w:p w14:paraId="718B7CA1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(</w:t>
            </w:r>
            <w:r w:rsidRPr="0061145E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p53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−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TK - IV+GCV IV d-5-6-7 ASC)/week -3x</w:t>
            </w:r>
          </w:p>
          <w:p w14:paraId="0F391D1C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Breast </w:t>
            </w:r>
            <w:proofErr w:type="gram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ca :</w:t>
            </w:r>
            <w:proofErr w:type="gramEnd"/>
          </w:p>
          <w:p w14:paraId="1D1E6EF3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= PBS-IV/ </w:t>
            </w:r>
            <w:r w:rsidRPr="0061145E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p53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−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</w:t>
            </w:r>
            <w:r w:rsidRPr="0061145E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RFP-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V/week 3x</w:t>
            </w:r>
          </w:p>
          <w:p w14:paraId="33932776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(</w:t>
            </w:r>
            <w:r w:rsidRPr="0061145E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>p53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−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K  IV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+ GCV IV d-5-6-7-8 ASC)/week -3x</w:t>
            </w:r>
          </w:p>
        </w:tc>
        <w:tc>
          <w:tcPr>
            <w:tcW w:w="1843" w:type="dxa"/>
          </w:tcPr>
          <w:p w14:paraId="2F5DA2C6" w14:textId="2A56CE5B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MV vector/ </w:t>
            </w:r>
            <w:r w:rsidRPr="0061145E">
              <w:rPr>
                <w:rFonts w:ascii="Times New Roman" w:hAnsi="Times New Roman" w:cs="Times New Roman"/>
                <w:i/>
                <w:iCs/>
                <w:sz w:val="16"/>
                <w:szCs w:val="16"/>
                <w:lang w:val="en-US"/>
              </w:rPr>
              <w:t xml:space="preserve">Tie2-RFP-HSV-TK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ene</w:t>
            </w:r>
          </w:p>
        </w:tc>
        <w:tc>
          <w:tcPr>
            <w:tcW w:w="1984" w:type="dxa"/>
          </w:tcPr>
          <w:p w14:paraId="363A55A8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Pancreatic cancer</w:t>
            </w:r>
          </w:p>
          <w:p w14:paraId="76F4CBB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weight:</w:t>
            </w:r>
          </w:p>
          <w:p w14:paraId="2837585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TK-GCV&lt;&lt; MSC-RFP&lt; PBS&lt; GCV</w:t>
            </w:r>
          </w:p>
          <w:p w14:paraId="6E43B73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umor size:</w:t>
            </w:r>
          </w:p>
          <w:p w14:paraId="36D8EE7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&lt;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lt;  PBS</w:t>
            </w:r>
            <w:proofErr w:type="gramEnd"/>
          </w:p>
          <w:p w14:paraId="3B40D5F2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Breasr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cancer:</w:t>
            </w:r>
          </w:p>
          <w:p w14:paraId="415C7DC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umor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ight~body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weight: T&lt;&lt; C</w:t>
            </w:r>
          </w:p>
          <w:p w14:paraId="1452257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6-survival:</w:t>
            </w:r>
          </w:p>
          <w:p w14:paraId="2E742ED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&gt;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&gt;  PBS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&gt; MSC-RFP</w:t>
            </w:r>
          </w:p>
        </w:tc>
        <w:tc>
          <w:tcPr>
            <w:tcW w:w="1418" w:type="dxa"/>
          </w:tcPr>
          <w:p w14:paraId="3A356AB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2E4C817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HSV-TK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GCV– phosphorylated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toxic</w:t>
            </w:r>
          </w:p>
          <w:p w14:paraId="480FA3E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ie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homing to tumor blood vessels</w:t>
            </w:r>
          </w:p>
          <w:p w14:paraId="1B0F771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B585A3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61145E" w:rsidRPr="0061145E" w14:paraId="56A034BB" w14:textId="77777777" w:rsidTr="00082BF3">
        <w:tc>
          <w:tcPr>
            <w:tcW w:w="992" w:type="dxa"/>
          </w:tcPr>
          <w:p w14:paraId="2D6C6EB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NaXJ6YWVpPC9BdXRob3I+PFllYXI+MjAxODwvWWVhcj48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NaXJ6YWVpPC9BdXRob3I+PFllYXI+MjAxODwvWWVhcj48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Mirzaei et al., 2018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33E0F5E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ung  metastasis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(B16F10) mouse model</w:t>
            </w:r>
          </w:p>
          <w:p w14:paraId="5847071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37E9066E" w14:textId="5F374DBA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57BL/6 mice</w:t>
            </w:r>
          </w:p>
          <w:p w14:paraId="01A87F7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382E68A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80</w:t>
            </w:r>
          </w:p>
          <w:p w14:paraId="6771642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20</w:t>
            </w:r>
          </w:p>
        </w:tc>
        <w:tc>
          <w:tcPr>
            <w:tcW w:w="2693" w:type="dxa"/>
          </w:tcPr>
          <w:p w14:paraId="041CD650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 AT-MSC, Pa=P3</w:t>
            </w:r>
          </w:p>
          <w:p w14:paraId="615664DF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(-)/PBS IV/MSC IV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 MSC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mock IV</w:t>
            </w:r>
          </w:p>
          <w:p w14:paraId="4A68A67D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CXCL10 IV</w:t>
            </w:r>
          </w:p>
        </w:tc>
        <w:tc>
          <w:tcPr>
            <w:tcW w:w="1843" w:type="dxa"/>
          </w:tcPr>
          <w:p w14:paraId="2BC7DD5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lasmid-lipofectamine/ CXCL10</w:t>
            </w:r>
          </w:p>
        </w:tc>
        <w:tc>
          <w:tcPr>
            <w:tcW w:w="1984" w:type="dxa"/>
          </w:tcPr>
          <w:p w14:paraId="2D82CA24" w14:textId="67ADBC26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dian survival time:</w:t>
            </w:r>
          </w:p>
          <w:p w14:paraId="0D918CC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 (50d) &gt;&gt; MSC (26d) = PBS (26d) &gt; MSC mock (24d)&gt;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(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) (23d)</w:t>
            </w:r>
          </w:p>
          <w:p w14:paraId="23D1EBD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poptosis, activated T cell no: T&gt;&gt; C</w:t>
            </w:r>
          </w:p>
          <w:p w14:paraId="47511FC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ean vessel density, T reg cell no: T&lt;&lt; C</w:t>
            </w:r>
          </w:p>
        </w:tc>
        <w:tc>
          <w:tcPr>
            <w:tcW w:w="1418" w:type="dxa"/>
          </w:tcPr>
          <w:p w14:paraId="0E3DB1A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-)</w:t>
            </w:r>
          </w:p>
        </w:tc>
        <w:tc>
          <w:tcPr>
            <w:tcW w:w="1984" w:type="dxa"/>
          </w:tcPr>
          <w:p w14:paraId="6FD4ED4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XCL10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poptosis, anti-angiogenic on various cancer cells</w:t>
            </w:r>
          </w:p>
        </w:tc>
      </w:tr>
      <w:tr w:rsidR="0061145E" w:rsidRPr="0061145E" w14:paraId="201EEF3A" w14:textId="77777777" w:rsidTr="00082BF3">
        <w:tc>
          <w:tcPr>
            <w:tcW w:w="992" w:type="dxa"/>
          </w:tcPr>
          <w:p w14:paraId="5B13C5B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aW08L0F1dGhvcj48WWVhcj4yMDEzPC9ZZWFyPjxSZWNO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aW08L0F1dGhvcj48WWVhcj4yMDEzPC9ZZWFyPjxSZWNO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Kim et al., 2013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2095113E" w14:textId="0F17E702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ung metastasis</w:t>
            </w:r>
          </w:p>
          <w:p w14:paraId="11C3327F" w14:textId="2305EC1B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enca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) mouse model</w:t>
            </w:r>
          </w:p>
          <w:p w14:paraId="0874E3B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751ACF2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636466E0" w14:textId="353F7A03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alb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mice</w:t>
            </w:r>
          </w:p>
          <w:p w14:paraId="1DCB8A9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Tr d1-d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</w:t>
            </w:r>
          </w:p>
          <w:p w14:paraId="2490E6A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22</w:t>
            </w:r>
          </w:p>
          <w:p w14:paraId="65ED4AB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66</w:t>
            </w:r>
          </w:p>
          <w:p w14:paraId="5B5740B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urvival= 5 x 9</w:t>
            </w:r>
          </w:p>
          <w:p w14:paraId="3D5A933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56CE3337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Multiple 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</w:p>
          <w:p w14:paraId="3F8FB27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6</w:t>
            </w:r>
          </w:p>
          <w:p w14:paraId="06BDCE1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38</w:t>
            </w:r>
          </w:p>
          <w:p w14:paraId="3A97A91C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ung nodule= 3 x 3</w:t>
            </w:r>
          </w:p>
          <w:p w14:paraId="673F7AD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0957E0D3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2693" w:type="dxa"/>
          </w:tcPr>
          <w:p w14:paraId="0B58AEE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at BM-MSC, Pa= P5-P6</w:t>
            </w:r>
          </w:p>
          <w:p w14:paraId="643AD338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proofErr w:type="gram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Tr  d</w:t>
            </w:r>
            <w:proofErr w:type="gram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1, d7 after 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Renca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IV:</w:t>
            </w:r>
          </w:p>
          <w:p w14:paraId="3FC5FC7C" w14:textId="5F389363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PBS IV+d2-GCV-IP 7d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 5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x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5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MSC-GFP IV + d2-GCV-IP 7d</w:t>
            </w:r>
          </w:p>
          <w:p w14:paraId="29740587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5x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5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MSC-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K  IV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+ d2 GCV-IP 7d/ 5x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5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MSC-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TRAIL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IV + d2 GCV-IP 7d/ 5x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5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MSC-TRAIL-TK- IV + d2 GCV-IP 7d</w:t>
            </w:r>
          </w:p>
          <w:p w14:paraId="6304D5C5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d7- various dose- multiple </w:t>
            </w:r>
            <w:proofErr w:type="spellStart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nj</w:t>
            </w:r>
            <w:proofErr w:type="spellEnd"/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 xml:space="preserve"> + d2 GCV-IP-7d:</w:t>
            </w:r>
          </w:p>
          <w:p w14:paraId="4B89DC94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5x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5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GFP IV</w:t>
            </w:r>
          </w:p>
          <w:p w14:paraId="02DFF6D5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5x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5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TRAIL-TK IV-1x/ 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6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TRAIL-TK IV-1x/ 1.5x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6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TRAIL-TK IV-1x/ 5x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5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TRAIL-TK IV -2x/ 5x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 xml:space="preserve">5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TRAIL-TK IV -2x</w:t>
            </w:r>
          </w:p>
        </w:tc>
        <w:tc>
          <w:tcPr>
            <w:tcW w:w="1843" w:type="dxa"/>
          </w:tcPr>
          <w:p w14:paraId="650CED6B" w14:textId="187B360D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denovirus/ TRAIL-TK</w:t>
            </w:r>
          </w:p>
          <w:p w14:paraId="3BFD09E0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984" w:type="dxa"/>
          </w:tcPr>
          <w:p w14:paraId="7570A55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r d1, d7: d14 lung nodule no: MSC-TRAIL-TK &lt; MSC-TRAIL= MSC-TK &lt;&lt; MSC</w:t>
            </w:r>
          </w:p>
          <w:p w14:paraId="7D84326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r d7: d100 survival: MSC -TRAIL-TK &gt; MSC-TK &gt; MSC-TRAIL &gt; C</w:t>
            </w:r>
          </w:p>
          <w:p w14:paraId="538E88FC" w14:textId="77777777" w:rsidR="00A31294" w:rsidRPr="0061145E" w:rsidRDefault="00A31294" w:rsidP="0061145E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d7- various dose multiple injection:</w:t>
            </w:r>
          </w:p>
          <w:p w14:paraId="1E2A1739" w14:textId="49D55894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120-survival rate:</w:t>
            </w:r>
          </w:p>
          <w:p w14:paraId="4FC999D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-LD-3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x  (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=100%) &gt;&gt; T-LD-2x &gt;T-HD=T-MD&gt; T-LD&gt;&gt; C</w:t>
            </w:r>
          </w:p>
          <w:p w14:paraId="0420509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60 lung nodules no: T-LD 1x &gt;&gt; T-LD 2x &gt; T-LD 3x (=0)</w:t>
            </w:r>
          </w:p>
          <w:p w14:paraId="66C03EC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7835C357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4193D964" w14:textId="18B40706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RAIL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apoptosis</w:t>
            </w:r>
          </w:p>
          <w:p w14:paraId="6007A3AC" w14:textId="4D7E422D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K 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conversion of nontoxic GCV into toxic form</w:t>
            </w:r>
          </w:p>
        </w:tc>
      </w:tr>
      <w:tr w:rsidR="0061145E" w:rsidRPr="0061145E" w14:paraId="7981634E" w14:textId="77777777" w:rsidTr="00082BF3">
        <w:tc>
          <w:tcPr>
            <w:tcW w:w="992" w:type="dxa"/>
          </w:tcPr>
          <w:p w14:paraId="5DCC5391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lastRenderedPageBreak/>
              <w:fldChar w:fldCharType="begin">
                <w:fldData xml:space="preserve">PEVuZE5vdGU+PENpdGU+PEF1dGhvcj5IYXJhdGk8L0F1dGhvcj48WWVhcj4yMDE1PC9ZZWFyPjxS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IYXJhdGk8L0F1dGhvcj48WWVhcj4yMDE1PC9ZZWFyPjxS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==
</w:fldData>
              </w:fldCha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Harati et al., 2015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02AED72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ver  metastasis</w:t>
            </w:r>
            <w:proofErr w:type="gramEnd"/>
          </w:p>
          <w:p w14:paraId="088138E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SW48)</w:t>
            </w:r>
          </w:p>
          <w:p w14:paraId="6070DD2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ouse model</w:t>
            </w:r>
          </w:p>
          <w:p w14:paraId="64E1B6F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</w:tcPr>
          <w:p w14:paraId="42360CE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C57BL/6 mice 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n Me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C= 12</w:t>
            </w:r>
          </w:p>
          <w:p w14:paraId="2E9A09EE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18</w:t>
            </w:r>
          </w:p>
          <w:p w14:paraId="667BCDA5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6</w:t>
            </w:r>
          </w:p>
        </w:tc>
        <w:tc>
          <w:tcPr>
            <w:tcW w:w="2693" w:type="dxa"/>
          </w:tcPr>
          <w:p w14:paraId="368D1925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BM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MSC</w:t>
            </w:r>
          </w:p>
          <w:p w14:paraId="5E0A70FD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a=NR</w:t>
            </w:r>
          </w:p>
          <w:p w14:paraId="519D7DDD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n Me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C=PBS IV/ MSC IV</w:t>
            </w:r>
          </w:p>
          <w:p w14:paraId="21F26CF7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= PBS IV/ MSC IV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/  MSC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-GFP IV</w:t>
            </w:r>
          </w:p>
          <w:p w14:paraId="6C4B05DC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MSC-Lcn2 IV</w:t>
            </w:r>
          </w:p>
        </w:tc>
        <w:tc>
          <w:tcPr>
            <w:tcW w:w="1843" w:type="dxa"/>
          </w:tcPr>
          <w:p w14:paraId="152CC9B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pEGFPN1 plasmid + </w:t>
            </w:r>
            <w:proofErr w:type="spell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uGENE</w:t>
            </w:r>
            <w:proofErr w:type="spell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transfection/ Lipocalin-2</w:t>
            </w:r>
          </w:p>
        </w:tc>
        <w:tc>
          <w:tcPr>
            <w:tcW w:w="1984" w:type="dxa"/>
          </w:tcPr>
          <w:p w14:paraId="7243A15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ver metastasis</w:t>
            </w:r>
          </w:p>
          <w:p w14:paraId="279145F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n Me C (0/6, 0/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)&lt;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T(1/5) &lt;&lt; C (3/4-4/5)</w:t>
            </w:r>
          </w:p>
          <w:p w14:paraId="0B3714E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EGF expression</w:t>
            </w:r>
          </w:p>
          <w:p w14:paraId="5B292CB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on Me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C&lt; T&lt; C</w:t>
            </w:r>
          </w:p>
        </w:tc>
        <w:tc>
          <w:tcPr>
            <w:tcW w:w="1418" w:type="dxa"/>
          </w:tcPr>
          <w:p w14:paraId="55A56A0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R</w:t>
            </w:r>
          </w:p>
        </w:tc>
        <w:tc>
          <w:tcPr>
            <w:tcW w:w="1984" w:type="dxa"/>
          </w:tcPr>
          <w:p w14:paraId="45E190EB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ipocalin-2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hibit HIF-1a, FA-kinase phosphorylation, VEGF synthesis</w:t>
            </w:r>
          </w:p>
        </w:tc>
      </w:tr>
      <w:tr w:rsidR="00A31294" w:rsidRPr="0061145E" w14:paraId="2D61ECD4" w14:textId="77777777" w:rsidTr="00082BF3">
        <w:tc>
          <w:tcPr>
            <w:tcW w:w="992" w:type="dxa"/>
          </w:tcPr>
          <w:p w14:paraId="73CBA2A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Lakota&lt;/Author&gt;&lt;Year&gt;2015&lt;/Year&gt;&lt;RecNum&gt;57&lt;/RecNum&gt;&lt;DisplayText&gt;(Lakota et al., 2015)&lt;/DisplayText&gt;&lt;record&gt;&lt;rec-number&gt;57&lt;/rec-number&gt;&lt;foreign-keys&gt;&lt;key app="EN" db-id="vdw9tfvsz0wpfce2df4pe0wfsdzvw9e2rwfs" timestamp="1595432936"&gt;57&lt;/key&gt;&lt;/foreign-keys&gt;&lt;ref-type name="Journal Article"&gt;17&lt;/ref-type&gt;&lt;contributors&gt;&lt;authors&gt;&lt;author&gt;Lakota, J.&lt;/author&gt;&lt;author&gt;Gocarova, K.&lt;/author&gt;&lt;author&gt;Spanik, S.&lt;/author&gt;&lt;/authors&gt;&lt;/contributors&gt;&lt;auth-address&gt;Laboratory of Molecular Oncology, Cancer Research Institute, Slovak Academy of Sciences, Bratislava 83391, Slovakia.&amp;#xD;Department of Medical Oncology, St. Elizabeth Cancer Institute, Bratislava 81250, Slovakia.&lt;/auth-address&gt;&lt;titles&gt;&lt;title&gt;Treatment of metastatic head and neck cancer with mesenchymal stem cells combined with prodrug gene therapy&lt;/title&gt;&lt;secondary-title&gt;Exp Oncol&lt;/secondary-title&gt;&lt;/titles&gt;&lt;periodical&gt;&lt;full-title&gt;Exp Oncol&lt;/full-title&gt;&lt;/periodical&gt;&lt;pages&gt;298&lt;/pages&gt;&lt;volume&gt;37&lt;/volume&gt;&lt;number&gt;4&lt;/number&gt;&lt;edition&gt;2015/12/30&lt;/edition&gt;&lt;keywords&gt;&lt;keyword&gt;Adult&lt;/keyword&gt;&lt;keyword&gt;Genetic Therapy/methods&lt;/keyword&gt;&lt;keyword&gt;Head and Neck Neoplasms/*drug therapy/*therapy&lt;/keyword&gt;&lt;keyword&gt;Humans&lt;/keyword&gt;&lt;keyword&gt;Male&lt;/keyword&gt;&lt;keyword&gt;Mesenchymal Stem Cells/*physiology&lt;/keyword&gt;&lt;keyword&gt;Neoplasm Metastasis/drug therapy/therapy&lt;/keyword&gt;&lt;keyword&gt;Prodrugs/*therapeutic use&lt;/keyword&gt;&lt;/keywords&gt;&lt;dates&gt;&lt;year&gt;2015&lt;/year&gt;&lt;pub-dates&gt;&lt;date&gt;Dec&lt;/date&gt;&lt;/pub-dates&gt;&lt;/dates&gt;&lt;isbn&gt;1812-9269 (Print)&amp;#xD;1812-9269 (Linking)&lt;/isbn&gt;&lt;accession-num&gt;26710845&lt;/accession-num&gt;&lt;urls&gt;&lt;related-urls&gt;&lt;url&gt;https://www.ncbi.nlm.nih.gov/pubmed/26710845&lt;/url&gt;&lt;/related-urls&gt;&lt;/urls&gt;&lt;/record&gt;&lt;/Cite&gt;&lt;/EndNote&gt;</w:instrTex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61145E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(Lakota et al., 2015)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417" w:type="dxa"/>
          </w:tcPr>
          <w:p w14:paraId="662C535C" w14:textId="7FBD9FBF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ung metastasis- tongue squamous ca</w:t>
            </w:r>
          </w:p>
          <w:p w14:paraId="4D86D726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2N0M0</w:t>
            </w:r>
          </w:p>
          <w:p w14:paraId="48F8A7C4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urgery 2x</w:t>
            </w:r>
          </w:p>
        </w:tc>
        <w:tc>
          <w:tcPr>
            <w:tcW w:w="1418" w:type="dxa"/>
          </w:tcPr>
          <w:p w14:paraId="0648F7AD" w14:textId="28A655B4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uman, male 41 y- case report</w:t>
            </w:r>
          </w:p>
          <w:p w14:paraId="385269C9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  <w:p w14:paraId="4CB117DD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= 1</w:t>
            </w:r>
          </w:p>
        </w:tc>
        <w:tc>
          <w:tcPr>
            <w:tcW w:w="2693" w:type="dxa"/>
          </w:tcPr>
          <w:p w14:paraId="40ED5CF1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T-MSC, NR</w:t>
            </w:r>
          </w:p>
          <w:p w14:paraId="6D13535A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1-7: 2.5 g 5FC/250 ml solution –IV-2x/d</w:t>
            </w:r>
          </w:p>
          <w:p w14:paraId="1971A0AE" w14:textId="77777777" w:rsidR="00A31294" w:rsidRPr="0061145E" w:rsidRDefault="00A31294" w:rsidP="006114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2: 60x10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vertAlign w:val="superscript"/>
                <w:lang w:val="en-US"/>
              </w:rPr>
              <w:t>6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SC-IV</w:t>
            </w:r>
          </w:p>
        </w:tc>
        <w:tc>
          <w:tcPr>
            <w:tcW w:w="1843" w:type="dxa"/>
          </w:tcPr>
          <w:p w14:paraId="372DE5CA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ST</w:t>
            </w:r>
            <w:proofErr w:type="gramStart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  retrovirus</w:t>
            </w:r>
            <w:proofErr w:type="gramEnd"/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+ protamine sulfate/ CD-UPRT</w:t>
            </w:r>
          </w:p>
        </w:tc>
        <w:tc>
          <w:tcPr>
            <w:tcW w:w="1984" w:type="dxa"/>
          </w:tcPr>
          <w:p w14:paraId="76D54129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6: CT scan- no difference – lung metastasis</w:t>
            </w:r>
          </w:p>
          <w:p w14:paraId="6E31A65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-40: CT scan: progression of metastases</w:t>
            </w:r>
          </w:p>
        </w:tc>
        <w:tc>
          <w:tcPr>
            <w:tcW w:w="1418" w:type="dxa"/>
          </w:tcPr>
          <w:p w14:paraId="01C87AAF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ever, resolved after antipyretic, thrombocytopenia, neutropenia</w:t>
            </w:r>
          </w:p>
        </w:tc>
        <w:tc>
          <w:tcPr>
            <w:tcW w:w="1984" w:type="dxa"/>
          </w:tcPr>
          <w:p w14:paraId="03173BE8" w14:textId="77777777" w:rsidR="00A31294" w:rsidRPr="0061145E" w:rsidRDefault="00A31294" w:rsidP="0061145E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nversion: 5-FC</w:t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sym w:font="Wingdings" w:char="F0E0"/>
            </w:r>
            <w:r w:rsidRPr="0061145E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5-FU</w:t>
            </w:r>
          </w:p>
        </w:tc>
      </w:tr>
    </w:tbl>
    <w:p w14:paraId="20C75EAC" w14:textId="77777777" w:rsidR="00A31294" w:rsidRPr="0061145E" w:rsidRDefault="00A31294" w:rsidP="0061145E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sz w:val="16"/>
          <w:szCs w:val="16"/>
          <w:lang w:val="en-US"/>
        </w:rPr>
      </w:pPr>
    </w:p>
    <w:p w14:paraId="1B87C0A2" w14:textId="77777777" w:rsidR="00A31294" w:rsidRPr="0061145E" w:rsidRDefault="00A31294" w:rsidP="0061145E">
      <w:pPr>
        <w:autoSpaceDE w:val="0"/>
        <w:autoSpaceDN w:val="0"/>
        <w:adjustRightInd w:val="0"/>
        <w:spacing w:line="240" w:lineRule="auto"/>
        <w:rPr>
          <w:rFonts w:ascii="Arial" w:hAnsi="Arial" w:cs="Arial"/>
          <w:sz w:val="16"/>
          <w:szCs w:val="16"/>
          <w:lang w:val="en-US"/>
        </w:rPr>
      </w:pPr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MSC= mesenchymal stem cell, C= control, T= treatment, hu= h= human, BM-MSC= human bone marrow mesenchymal cells, Pa= passage, NR= not reported, PBS= Phosphate buffered saline, 5FC= 5fluorocytosine, 5FU=5fluorouracil, PSGL-1= P-selectin glycoprotein ligand-1, SLEX=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Sialyl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-Lewis X= homing factors, CD= cytosine deaminase, OPG=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osteoprotegerin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 (therapeutic factors), c3-MSC= Murine C3H10T1/2 MSC line,  PC3= androgen-independent hu prostate ca cell line from a bone metastasis,  ATF= urokinase-type plasminogen antagonist amino-terminal fragment, d- =day-, GBM8= glioblastoma multiforme cells, IC= Intra cerebral, s-TRAIL= secreted TRAIL, TRAIL= TNF related apoptosis-inducing ligand, TNF= tumor necrosis factor, Act-Cas3= Activated caspase-3(+) cells, AT-MSC= Adipose tissue derived MSC,   IP= Intraperitoneal,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Ive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= Intra ventricular, CL= contralateral, C6= rat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glio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>(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blasto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)ma cell line, CD-UPRT= cytosine deaminase::uracil Phospho-Ribosyl-Transferase, R=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tumour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 resection,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IVeP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= Intraventricular Pump, AT-CD-IC= AT-MSC-CD intracerebral, AT-CD-P= AT-MSC-CD intracerebral pump, 9L= rat glioma cells, SC= subcutaneous, SD=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Spraque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 Dawley, U87MG= human glioma cell line, Ki67= proliferation marker, ATS= at tumor site, ACLS= at contra lateral site, ESC= embryonic stem cells, rec= recombinant,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Bacvec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= insect baculovirus vector (plasmid pFastBac1) ,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Lenvec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= lentiviral vector/HSV-TK, GCV= Ganciclovir, HSV-TK= herpes simplex virus thymidine kinase, Gli36vIII= human glioblastoma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mutiforme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 cells expressing a constitutively active variant of Epidermal growth factor receptor (EGFR), MTX= methotrexate, PEG= poly ethylene glycol, NC= nanocomposite, ET= edge of tumor, PL=peptide ligand, IL13Ra2=Interleukin13 Receptora2, g= gram, Cal72= hu osteosarcoma cell line, HT-29= Human colon adenocarcinoma cell line,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inj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= injection, T-LD= Treatment low dose, T-HD= treatment high dose, huH7= Human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hepato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 cellular carcinoma cell line, CMV= cytomegalovirus, NIS= sodium Iodide transporter, SKOV3= ovarian ca cells, NTR=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nitroreductase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, IT= Intra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tumour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, TC1 cells= murine lung epithelial-cell line, LLC= Lewis lung carcinoma cells, VP22= Herpes Simplex VirusType1 tegument protein, A2780= Human ovarian adenocarcinoma cell line, TUBO= murine breast tumor cell line, LIGHT= homologous to lymphotoxin,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LTßR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-Ig= lymphotoxin ß receptor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Imunnoglobulin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, TRAMP= transgenic adenocarcinoma of the mouse prostate, TRAMPC1/TRAMPC2= murine prostate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tumour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 cells, TAC= Tacrolimus (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immunosuppresant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), TC2Ras= TRAMPC2-Ras, MDA-7= IL 24= Melanoma differentiation associated gene-7, PEDF= pigment epithelium-derived factor, 22Rv1= Human prostate cancer cell line,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scFv-Fdt-tBid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>= single chain anti-g-SM antibody (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scFv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)-short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furin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 cleavage sequence from diphtheria toxin (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Fdt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>)-activated truncated Bid (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tBid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>), DU145= human prostate cancer cell, dox= doxorubicin, TT= TNF-a-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Tumstatin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 45–132 fusion protein, EGFP= enhanced green fluorescent protein, SCID= severe combined immune deficiency, B16= melanoma cells, 4T1= breast tumor cells,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Hca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= Hepatoma cells, PD= population doubling, Ad= adenovirus,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wk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= week(s), LN= lymph node, A375= human melanoma cells,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rel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(1-3)= relapse 1-3x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tumour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 cells, AMD= AMD3100= SDF-1a/CXCR4 signaling inhibitor, SU1127= small molecule tyrosine kinase inhibitor of c-Met signaling, B16F10= murine melanoma cells, TGI= tumor growth inhibition,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LMeC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= Canine melanoma cells, CT= circum-tumoral, Cis= Cisplatin, RD-ES= Ewing's sarcoma cell line, MKN45= human gastric cancer  cells, CRC= colorectal cancer, DLD-1, HCT-8, HCT-15, SW-480= human colorectal cancer cell lines, 786-0 RCC= human renal cancer cell line, BJAB= CD 20 positive B-cell lymphoma line,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scFv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= single chain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Fv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 antibody fragment, scFvCD20= CD20-specific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scFv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, Con=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CopGFP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 (vector control), ISZ= isoleucine zipper, PPCD= PEG PAMAM-cis-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aconityl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-DOX, BPCD=  Biotinylated PPCD, h= hour(s), ILS= increased life span, DA-MB231 cells= hu breast ductal adenocarcinoma cell line, B16BL6= melanoma cells, SP=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spermin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pululan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, no= number, NS= not significant, C26= Murine colon adenocarcinoma cell line,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ITr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= Intra trachea, Fib= fibroblast, FKN= fractalkine (CX3CL1), IFN= interferon, p-IFN= plasmid-IFN, Panc02= mouse pancreatic cancer cells,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adenoca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= adenocarcinoma,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Balb-neuT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 (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neuT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>+/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neuT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 xml:space="preserve">-) mouse= transgenic mice with spontaneous focal mammary </w:t>
      </w:r>
      <w:proofErr w:type="spellStart"/>
      <w:r w:rsidRPr="0061145E">
        <w:rPr>
          <w:rFonts w:ascii="Times New Roman" w:hAnsi="Times New Roman" w:cs="Times New Roman"/>
          <w:sz w:val="16"/>
          <w:szCs w:val="16"/>
          <w:lang w:val="en-US"/>
        </w:rPr>
        <w:t>adenoca</w:t>
      </w:r>
      <w:proofErr w:type="spellEnd"/>
      <w:r w:rsidRPr="0061145E">
        <w:rPr>
          <w:rFonts w:ascii="Times New Roman" w:hAnsi="Times New Roman" w:cs="Times New Roman"/>
          <w:sz w:val="16"/>
          <w:szCs w:val="16"/>
          <w:lang w:val="en-US"/>
        </w:rPr>
        <w:t>, RFP= red fluorescent protein, ASC= after</w:t>
      </w:r>
      <w:r w:rsidRPr="0061145E">
        <w:rPr>
          <w:rFonts w:ascii="Arial" w:hAnsi="Arial" w:cs="Arial"/>
          <w:sz w:val="16"/>
          <w:szCs w:val="16"/>
          <w:lang w:val="en-US"/>
        </w:rPr>
        <w:t xml:space="preserve"> stem cell,  Tie2-RFP-HSV-TK gene= RFP + angiopoietin receptor tyrosine kinase, CXCL10= interferon-inducible protein (IP-10) that possesses various anti-cancer effects, </w:t>
      </w:r>
      <w:proofErr w:type="spellStart"/>
      <w:r w:rsidRPr="0061145E">
        <w:rPr>
          <w:rFonts w:ascii="Arial" w:hAnsi="Arial" w:cs="Arial"/>
          <w:sz w:val="16"/>
          <w:szCs w:val="16"/>
          <w:lang w:val="en-US"/>
        </w:rPr>
        <w:t>Renca</w:t>
      </w:r>
      <w:proofErr w:type="spellEnd"/>
      <w:r w:rsidRPr="0061145E">
        <w:rPr>
          <w:rFonts w:ascii="Arial" w:hAnsi="Arial" w:cs="Arial"/>
          <w:sz w:val="16"/>
          <w:szCs w:val="16"/>
          <w:lang w:val="en-US"/>
        </w:rPr>
        <w:t>= murine renal carcinoma cell line, T-MD= treatment medium dose, SW48= human colon cancer cell line, non Me= non metastasis, Lcn2= lipocalin-2, HIF= hypoxia inducible factor,  VEGF= vascular endothelial growth factor</w:t>
      </w:r>
    </w:p>
    <w:p w14:paraId="41F5B9A7" w14:textId="77777777" w:rsidR="00A31294" w:rsidRPr="0061145E" w:rsidRDefault="00A31294" w:rsidP="0061145E">
      <w:pPr>
        <w:autoSpaceDE w:val="0"/>
        <w:autoSpaceDN w:val="0"/>
        <w:adjustRightInd w:val="0"/>
        <w:spacing w:line="240" w:lineRule="auto"/>
        <w:rPr>
          <w:rFonts w:ascii="Arial" w:hAnsi="Arial" w:cs="Arial"/>
          <w:sz w:val="16"/>
          <w:szCs w:val="16"/>
          <w:lang w:val="en-US"/>
        </w:rPr>
      </w:pPr>
    </w:p>
    <w:p w14:paraId="0AE01B5B" w14:textId="77777777" w:rsidR="00A31294" w:rsidRPr="0061145E" w:rsidRDefault="00A31294" w:rsidP="0061145E">
      <w:pPr>
        <w:autoSpaceDE w:val="0"/>
        <w:autoSpaceDN w:val="0"/>
        <w:adjustRightInd w:val="0"/>
        <w:spacing w:line="240" w:lineRule="auto"/>
        <w:rPr>
          <w:rFonts w:ascii="Arial" w:hAnsi="Arial" w:cs="Arial"/>
          <w:sz w:val="16"/>
          <w:szCs w:val="16"/>
          <w:lang w:val="en-US"/>
        </w:rPr>
      </w:pPr>
    </w:p>
    <w:p w14:paraId="528623CF" w14:textId="77777777" w:rsidR="00A31294" w:rsidRPr="0061145E" w:rsidRDefault="00A31294" w:rsidP="0061145E">
      <w:pPr>
        <w:autoSpaceDE w:val="0"/>
        <w:autoSpaceDN w:val="0"/>
        <w:adjustRightInd w:val="0"/>
        <w:spacing w:line="240" w:lineRule="auto"/>
        <w:rPr>
          <w:rFonts w:ascii="Arial" w:hAnsi="Arial" w:cs="Arial"/>
          <w:sz w:val="16"/>
          <w:szCs w:val="16"/>
          <w:lang w:val="en-US"/>
        </w:rPr>
      </w:pPr>
    </w:p>
    <w:p w14:paraId="7F18AD6A" w14:textId="77777777" w:rsidR="00A31294" w:rsidRPr="0061145E" w:rsidRDefault="00A31294" w:rsidP="0061145E">
      <w:pPr>
        <w:autoSpaceDE w:val="0"/>
        <w:autoSpaceDN w:val="0"/>
        <w:adjustRightInd w:val="0"/>
        <w:spacing w:line="240" w:lineRule="auto"/>
        <w:rPr>
          <w:rFonts w:ascii="Arial" w:hAnsi="Arial" w:cs="Arial"/>
          <w:sz w:val="16"/>
          <w:szCs w:val="16"/>
          <w:lang w:val="en-US"/>
        </w:rPr>
      </w:pPr>
    </w:p>
    <w:p w14:paraId="70C1A6F4" w14:textId="77777777" w:rsidR="00A31294" w:rsidRPr="0061145E" w:rsidRDefault="00A31294" w:rsidP="0061145E">
      <w:pPr>
        <w:autoSpaceDE w:val="0"/>
        <w:autoSpaceDN w:val="0"/>
        <w:adjustRightInd w:val="0"/>
        <w:spacing w:line="240" w:lineRule="auto"/>
        <w:rPr>
          <w:rFonts w:ascii="Arial" w:hAnsi="Arial" w:cs="Arial"/>
          <w:sz w:val="16"/>
          <w:szCs w:val="16"/>
          <w:lang w:val="en-US"/>
        </w:rPr>
      </w:pPr>
    </w:p>
    <w:p w14:paraId="2E2578E0" w14:textId="77777777" w:rsidR="00A31294" w:rsidRPr="0061145E" w:rsidRDefault="00A31294" w:rsidP="0061145E">
      <w:pPr>
        <w:spacing w:line="240" w:lineRule="auto"/>
        <w:rPr>
          <w:rFonts w:ascii="Arial" w:hAnsi="Arial" w:cs="Arial"/>
          <w:sz w:val="16"/>
          <w:szCs w:val="16"/>
          <w:lang w:val="en-US"/>
        </w:rPr>
      </w:pPr>
    </w:p>
    <w:sectPr w:rsidR="00A31294" w:rsidRPr="0061145E" w:rsidSect="006E43E5">
      <w:footerReference w:type="default" r:id="rId8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0AE0053" w14:textId="77777777" w:rsidR="00666D3E" w:rsidRDefault="00666D3E" w:rsidP="00007EF0">
      <w:pPr>
        <w:spacing w:after="0" w:line="240" w:lineRule="auto"/>
      </w:pPr>
      <w:r>
        <w:separator/>
      </w:r>
    </w:p>
  </w:endnote>
  <w:endnote w:type="continuationSeparator" w:id="0">
    <w:p w14:paraId="70300577" w14:textId="77777777" w:rsidR="00666D3E" w:rsidRDefault="00666D3E" w:rsidP="00007EF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OT1ef757c0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MinionPro-Regular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58013969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A40419" w14:textId="77777777" w:rsidR="007131FC" w:rsidRDefault="007C3E3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7</w:t>
        </w:r>
        <w:r>
          <w:rPr>
            <w:noProof/>
          </w:rPr>
          <w:fldChar w:fldCharType="end"/>
        </w:r>
      </w:p>
    </w:sdtContent>
  </w:sdt>
  <w:p w14:paraId="593DFD7C" w14:textId="77777777" w:rsidR="007131FC" w:rsidRDefault="00666D3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FDCACCC" w14:textId="77777777" w:rsidR="00666D3E" w:rsidRDefault="00666D3E" w:rsidP="00007EF0">
      <w:pPr>
        <w:spacing w:after="0" w:line="240" w:lineRule="auto"/>
      </w:pPr>
      <w:r>
        <w:separator/>
      </w:r>
    </w:p>
  </w:footnote>
  <w:footnote w:type="continuationSeparator" w:id="0">
    <w:p w14:paraId="2D9CB806" w14:textId="77777777" w:rsidR="00666D3E" w:rsidRDefault="00666D3E" w:rsidP="00007EF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2470CC"/>
    <w:multiLevelType w:val="hybridMultilevel"/>
    <w:tmpl w:val="134A7188"/>
    <w:lvl w:ilvl="0" w:tplc="EA5674E6">
      <w:start w:val="4"/>
      <w:numFmt w:val="bullet"/>
      <w:lvlText w:val=""/>
      <w:lvlJc w:val="left"/>
      <w:pPr>
        <w:ind w:left="720" w:hanging="360"/>
      </w:pPr>
      <w:rPr>
        <w:rFonts w:ascii="Wingdings" w:eastAsiaTheme="minorHAnsi" w:hAnsi="Wingdings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DD00B84"/>
    <w:multiLevelType w:val="hybridMultilevel"/>
    <w:tmpl w:val="D82A7AF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71057B5"/>
    <w:multiLevelType w:val="hybridMultilevel"/>
    <w:tmpl w:val="FA401422"/>
    <w:lvl w:ilvl="0" w:tplc="CDF816F8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" w15:restartNumberingAfterBreak="0">
    <w:nsid w:val="28B303E3"/>
    <w:multiLevelType w:val="hybridMultilevel"/>
    <w:tmpl w:val="A51A4BAA"/>
    <w:lvl w:ilvl="0" w:tplc="CDF816F8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" w15:restartNumberingAfterBreak="0">
    <w:nsid w:val="2993303C"/>
    <w:multiLevelType w:val="hybridMultilevel"/>
    <w:tmpl w:val="002E60A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2086894"/>
    <w:multiLevelType w:val="hybridMultilevel"/>
    <w:tmpl w:val="F0F4445C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49DB10EC"/>
    <w:multiLevelType w:val="hybridMultilevel"/>
    <w:tmpl w:val="BD9A387C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4C7D26F6"/>
    <w:multiLevelType w:val="hybridMultilevel"/>
    <w:tmpl w:val="32C88322"/>
    <w:lvl w:ilvl="0" w:tplc="C3DC6C88">
      <w:start w:val="1"/>
      <w:numFmt w:val="upperRoman"/>
      <w:lvlText w:val="%1)"/>
      <w:lvlJc w:val="left"/>
      <w:pPr>
        <w:ind w:left="1080" w:hanging="72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C9D3B89"/>
    <w:multiLevelType w:val="hybridMultilevel"/>
    <w:tmpl w:val="36246392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7A4745A8"/>
    <w:multiLevelType w:val="hybridMultilevel"/>
    <w:tmpl w:val="CB2AC6F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D53218A"/>
    <w:multiLevelType w:val="hybridMultilevel"/>
    <w:tmpl w:val="A6B855D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1"/>
  </w:num>
  <w:num w:numId="3">
    <w:abstractNumId w:val="9"/>
  </w:num>
  <w:num w:numId="4">
    <w:abstractNumId w:val="10"/>
  </w:num>
  <w:num w:numId="5">
    <w:abstractNumId w:val="6"/>
  </w:num>
  <w:num w:numId="6">
    <w:abstractNumId w:val="5"/>
  </w:num>
  <w:num w:numId="7">
    <w:abstractNumId w:val="4"/>
  </w:num>
  <w:num w:numId="8">
    <w:abstractNumId w:val="3"/>
  </w:num>
  <w:num w:numId="9">
    <w:abstractNumId w:val="2"/>
  </w:num>
  <w:num w:numId="10">
    <w:abstractNumId w:val="7"/>
  </w:num>
  <w:num w:numId="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dw9tfvsz0wpfce2df4pe0wfsdzvw9e2rwfs&quot;&gt;MSC systematic review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/record-ids&gt;&lt;/item&gt;&lt;/Libraries&gt;"/>
  </w:docVars>
  <w:rsids>
    <w:rsidRoot w:val="0037272B"/>
    <w:rsid w:val="00000B95"/>
    <w:rsid w:val="000030A7"/>
    <w:rsid w:val="00003A71"/>
    <w:rsid w:val="00007EF0"/>
    <w:rsid w:val="000143B7"/>
    <w:rsid w:val="00016664"/>
    <w:rsid w:val="000175E6"/>
    <w:rsid w:val="000274CA"/>
    <w:rsid w:val="00030E37"/>
    <w:rsid w:val="00040801"/>
    <w:rsid w:val="0004086F"/>
    <w:rsid w:val="00043AAF"/>
    <w:rsid w:val="00051BDA"/>
    <w:rsid w:val="000563B2"/>
    <w:rsid w:val="00057105"/>
    <w:rsid w:val="0006081D"/>
    <w:rsid w:val="0006502A"/>
    <w:rsid w:val="00065693"/>
    <w:rsid w:val="00070D56"/>
    <w:rsid w:val="00072C3A"/>
    <w:rsid w:val="00086A62"/>
    <w:rsid w:val="00090DC7"/>
    <w:rsid w:val="000A76E6"/>
    <w:rsid w:val="000B191C"/>
    <w:rsid w:val="000B358B"/>
    <w:rsid w:val="000B6F57"/>
    <w:rsid w:val="000C3DCE"/>
    <w:rsid w:val="000D1D22"/>
    <w:rsid w:val="000D637B"/>
    <w:rsid w:val="000E6F70"/>
    <w:rsid w:val="000E7E95"/>
    <w:rsid w:val="000F2938"/>
    <w:rsid w:val="000F2DCC"/>
    <w:rsid w:val="001063DF"/>
    <w:rsid w:val="001278E1"/>
    <w:rsid w:val="00130371"/>
    <w:rsid w:val="00133038"/>
    <w:rsid w:val="0013333D"/>
    <w:rsid w:val="0013479E"/>
    <w:rsid w:val="00135F67"/>
    <w:rsid w:val="00143BC9"/>
    <w:rsid w:val="0015247E"/>
    <w:rsid w:val="00152D74"/>
    <w:rsid w:val="00160671"/>
    <w:rsid w:val="00163F85"/>
    <w:rsid w:val="001743F7"/>
    <w:rsid w:val="00175063"/>
    <w:rsid w:val="00195737"/>
    <w:rsid w:val="001A671A"/>
    <w:rsid w:val="001B09E1"/>
    <w:rsid w:val="001B5866"/>
    <w:rsid w:val="001B586C"/>
    <w:rsid w:val="001B5E3C"/>
    <w:rsid w:val="001B7890"/>
    <w:rsid w:val="001B7F65"/>
    <w:rsid w:val="001C6DDF"/>
    <w:rsid w:val="001D068B"/>
    <w:rsid w:val="001D3D8B"/>
    <w:rsid w:val="001E0CE1"/>
    <w:rsid w:val="001E22C2"/>
    <w:rsid w:val="001E3F17"/>
    <w:rsid w:val="001E4D43"/>
    <w:rsid w:val="001F1468"/>
    <w:rsid w:val="001F698F"/>
    <w:rsid w:val="00201586"/>
    <w:rsid w:val="0020216E"/>
    <w:rsid w:val="002031B4"/>
    <w:rsid w:val="00203394"/>
    <w:rsid w:val="00206EB9"/>
    <w:rsid w:val="00214C62"/>
    <w:rsid w:val="002217C7"/>
    <w:rsid w:val="00222D60"/>
    <w:rsid w:val="00231A3D"/>
    <w:rsid w:val="00235142"/>
    <w:rsid w:val="00236710"/>
    <w:rsid w:val="00237793"/>
    <w:rsid w:val="00240D0E"/>
    <w:rsid w:val="00241682"/>
    <w:rsid w:val="00250498"/>
    <w:rsid w:val="00254412"/>
    <w:rsid w:val="00266DD5"/>
    <w:rsid w:val="0027081C"/>
    <w:rsid w:val="00277BD1"/>
    <w:rsid w:val="00282C90"/>
    <w:rsid w:val="00284E34"/>
    <w:rsid w:val="002A261C"/>
    <w:rsid w:val="002B229C"/>
    <w:rsid w:val="002C21B5"/>
    <w:rsid w:val="002C6EEA"/>
    <w:rsid w:val="002F15A8"/>
    <w:rsid w:val="002F7426"/>
    <w:rsid w:val="00302CB4"/>
    <w:rsid w:val="00307CE9"/>
    <w:rsid w:val="003229B7"/>
    <w:rsid w:val="0033393C"/>
    <w:rsid w:val="00336CDE"/>
    <w:rsid w:val="0034063A"/>
    <w:rsid w:val="00350455"/>
    <w:rsid w:val="00350F41"/>
    <w:rsid w:val="00351F89"/>
    <w:rsid w:val="00357EF5"/>
    <w:rsid w:val="00362FE9"/>
    <w:rsid w:val="0037272B"/>
    <w:rsid w:val="00375137"/>
    <w:rsid w:val="003752AD"/>
    <w:rsid w:val="0037553B"/>
    <w:rsid w:val="003833F2"/>
    <w:rsid w:val="00391B0A"/>
    <w:rsid w:val="003931AD"/>
    <w:rsid w:val="003963E6"/>
    <w:rsid w:val="003A2A3E"/>
    <w:rsid w:val="003A3110"/>
    <w:rsid w:val="003A4798"/>
    <w:rsid w:val="003A4891"/>
    <w:rsid w:val="003B36B5"/>
    <w:rsid w:val="003B58BF"/>
    <w:rsid w:val="003B6AF3"/>
    <w:rsid w:val="003C3CCD"/>
    <w:rsid w:val="003C70FF"/>
    <w:rsid w:val="003E1805"/>
    <w:rsid w:val="003F199A"/>
    <w:rsid w:val="00400879"/>
    <w:rsid w:val="00401A17"/>
    <w:rsid w:val="00413B94"/>
    <w:rsid w:val="004148F4"/>
    <w:rsid w:val="00415057"/>
    <w:rsid w:val="00415B61"/>
    <w:rsid w:val="00415F49"/>
    <w:rsid w:val="00420AF7"/>
    <w:rsid w:val="00426742"/>
    <w:rsid w:val="00426C24"/>
    <w:rsid w:val="004307DC"/>
    <w:rsid w:val="00442373"/>
    <w:rsid w:val="00444D9C"/>
    <w:rsid w:val="00447D2F"/>
    <w:rsid w:val="004564AA"/>
    <w:rsid w:val="00466C8A"/>
    <w:rsid w:val="00471222"/>
    <w:rsid w:val="004813AE"/>
    <w:rsid w:val="0048215A"/>
    <w:rsid w:val="00482928"/>
    <w:rsid w:val="0048383C"/>
    <w:rsid w:val="004922F2"/>
    <w:rsid w:val="004937C2"/>
    <w:rsid w:val="00494BCE"/>
    <w:rsid w:val="004972B5"/>
    <w:rsid w:val="004A0DCF"/>
    <w:rsid w:val="004A17D4"/>
    <w:rsid w:val="004A6C46"/>
    <w:rsid w:val="004A70F7"/>
    <w:rsid w:val="004B4860"/>
    <w:rsid w:val="004B6DDD"/>
    <w:rsid w:val="004C2512"/>
    <w:rsid w:val="004C517E"/>
    <w:rsid w:val="004D6EDE"/>
    <w:rsid w:val="004F579F"/>
    <w:rsid w:val="004F683E"/>
    <w:rsid w:val="00510488"/>
    <w:rsid w:val="00514D2B"/>
    <w:rsid w:val="00520FBC"/>
    <w:rsid w:val="00541C8C"/>
    <w:rsid w:val="00551BA4"/>
    <w:rsid w:val="00552217"/>
    <w:rsid w:val="00553F9C"/>
    <w:rsid w:val="005621A7"/>
    <w:rsid w:val="00564D72"/>
    <w:rsid w:val="00574DA3"/>
    <w:rsid w:val="00581E4F"/>
    <w:rsid w:val="00584603"/>
    <w:rsid w:val="005A0F84"/>
    <w:rsid w:val="005A1515"/>
    <w:rsid w:val="005A180A"/>
    <w:rsid w:val="005A1D7E"/>
    <w:rsid w:val="005A35C7"/>
    <w:rsid w:val="005A465B"/>
    <w:rsid w:val="005A5773"/>
    <w:rsid w:val="005A5B9A"/>
    <w:rsid w:val="005B1CCB"/>
    <w:rsid w:val="005C40DF"/>
    <w:rsid w:val="005C4886"/>
    <w:rsid w:val="005D01D7"/>
    <w:rsid w:val="005D126F"/>
    <w:rsid w:val="005E5B20"/>
    <w:rsid w:val="005F4421"/>
    <w:rsid w:val="00602AC8"/>
    <w:rsid w:val="0061145E"/>
    <w:rsid w:val="00622567"/>
    <w:rsid w:val="00624E1D"/>
    <w:rsid w:val="0062799C"/>
    <w:rsid w:val="00627F63"/>
    <w:rsid w:val="00634489"/>
    <w:rsid w:val="00643B27"/>
    <w:rsid w:val="00653D9A"/>
    <w:rsid w:val="00666D3E"/>
    <w:rsid w:val="00672BAC"/>
    <w:rsid w:val="00682135"/>
    <w:rsid w:val="00685B2B"/>
    <w:rsid w:val="00692056"/>
    <w:rsid w:val="00692CA8"/>
    <w:rsid w:val="0069505F"/>
    <w:rsid w:val="006A1AFA"/>
    <w:rsid w:val="006A2255"/>
    <w:rsid w:val="006A725D"/>
    <w:rsid w:val="006A7C46"/>
    <w:rsid w:val="006A7FE4"/>
    <w:rsid w:val="006B244F"/>
    <w:rsid w:val="006B2D2B"/>
    <w:rsid w:val="006B38EE"/>
    <w:rsid w:val="006B6FA9"/>
    <w:rsid w:val="006C1F6A"/>
    <w:rsid w:val="006C26DE"/>
    <w:rsid w:val="006C4D2B"/>
    <w:rsid w:val="006C71D6"/>
    <w:rsid w:val="006D2D5B"/>
    <w:rsid w:val="006E4079"/>
    <w:rsid w:val="006E64CA"/>
    <w:rsid w:val="006F0991"/>
    <w:rsid w:val="006F27EB"/>
    <w:rsid w:val="00722FAF"/>
    <w:rsid w:val="00727EE7"/>
    <w:rsid w:val="00730240"/>
    <w:rsid w:val="00734EB5"/>
    <w:rsid w:val="00735660"/>
    <w:rsid w:val="007374E3"/>
    <w:rsid w:val="007440C8"/>
    <w:rsid w:val="007462ED"/>
    <w:rsid w:val="00747BE5"/>
    <w:rsid w:val="0075082E"/>
    <w:rsid w:val="007520F2"/>
    <w:rsid w:val="00757BF0"/>
    <w:rsid w:val="00763578"/>
    <w:rsid w:val="00764683"/>
    <w:rsid w:val="00780846"/>
    <w:rsid w:val="007917FD"/>
    <w:rsid w:val="00796358"/>
    <w:rsid w:val="007A34A3"/>
    <w:rsid w:val="007A3E8C"/>
    <w:rsid w:val="007B695B"/>
    <w:rsid w:val="007C3E38"/>
    <w:rsid w:val="007C5A4B"/>
    <w:rsid w:val="007D0C46"/>
    <w:rsid w:val="007D2606"/>
    <w:rsid w:val="007D43DF"/>
    <w:rsid w:val="007D5F37"/>
    <w:rsid w:val="007D6D36"/>
    <w:rsid w:val="007E30F1"/>
    <w:rsid w:val="007E61B9"/>
    <w:rsid w:val="007F0088"/>
    <w:rsid w:val="007F1898"/>
    <w:rsid w:val="007F19CF"/>
    <w:rsid w:val="007F38E8"/>
    <w:rsid w:val="007F413B"/>
    <w:rsid w:val="007F4227"/>
    <w:rsid w:val="007F481A"/>
    <w:rsid w:val="007F52D9"/>
    <w:rsid w:val="007F541A"/>
    <w:rsid w:val="008022E1"/>
    <w:rsid w:val="00803363"/>
    <w:rsid w:val="00804C53"/>
    <w:rsid w:val="00811D7C"/>
    <w:rsid w:val="00814071"/>
    <w:rsid w:val="0081454A"/>
    <w:rsid w:val="00824281"/>
    <w:rsid w:val="0083022B"/>
    <w:rsid w:val="00836558"/>
    <w:rsid w:val="00837088"/>
    <w:rsid w:val="00852976"/>
    <w:rsid w:val="008544DF"/>
    <w:rsid w:val="00865AEF"/>
    <w:rsid w:val="0086646E"/>
    <w:rsid w:val="00870559"/>
    <w:rsid w:val="00872358"/>
    <w:rsid w:val="008728F9"/>
    <w:rsid w:val="00890B70"/>
    <w:rsid w:val="00897193"/>
    <w:rsid w:val="008A0DD9"/>
    <w:rsid w:val="008A6518"/>
    <w:rsid w:val="008B2074"/>
    <w:rsid w:val="008B75F5"/>
    <w:rsid w:val="008C235A"/>
    <w:rsid w:val="008C3A4F"/>
    <w:rsid w:val="008C4AF9"/>
    <w:rsid w:val="008C7BE4"/>
    <w:rsid w:val="008D0A80"/>
    <w:rsid w:val="008D11F5"/>
    <w:rsid w:val="008D61F2"/>
    <w:rsid w:val="008E106A"/>
    <w:rsid w:val="008E63AA"/>
    <w:rsid w:val="008F11A5"/>
    <w:rsid w:val="008F2068"/>
    <w:rsid w:val="008F31DE"/>
    <w:rsid w:val="008F7EB1"/>
    <w:rsid w:val="009000EF"/>
    <w:rsid w:val="00900F37"/>
    <w:rsid w:val="00910DF3"/>
    <w:rsid w:val="0091766C"/>
    <w:rsid w:val="009232EE"/>
    <w:rsid w:val="00923C1F"/>
    <w:rsid w:val="0092400F"/>
    <w:rsid w:val="009243D9"/>
    <w:rsid w:val="0092548F"/>
    <w:rsid w:val="009266B9"/>
    <w:rsid w:val="00932800"/>
    <w:rsid w:val="0093300D"/>
    <w:rsid w:val="009366EB"/>
    <w:rsid w:val="0094280B"/>
    <w:rsid w:val="00961B31"/>
    <w:rsid w:val="00962145"/>
    <w:rsid w:val="00964B49"/>
    <w:rsid w:val="00974AE9"/>
    <w:rsid w:val="009776F0"/>
    <w:rsid w:val="00977B2C"/>
    <w:rsid w:val="00981F18"/>
    <w:rsid w:val="009931B5"/>
    <w:rsid w:val="009933D4"/>
    <w:rsid w:val="009A6CB9"/>
    <w:rsid w:val="009B11EA"/>
    <w:rsid w:val="009B4CE0"/>
    <w:rsid w:val="009C3E50"/>
    <w:rsid w:val="009C4D50"/>
    <w:rsid w:val="009D10BB"/>
    <w:rsid w:val="009D3EEE"/>
    <w:rsid w:val="009D55F1"/>
    <w:rsid w:val="009D7A4C"/>
    <w:rsid w:val="009D7C82"/>
    <w:rsid w:val="009F7BF2"/>
    <w:rsid w:val="00A15F1B"/>
    <w:rsid w:val="00A255D7"/>
    <w:rsid w:val="00A27DEA"/>
    <w:rsid w:val="00A30778"/>
    <w:rsid w:val="00A31294"/>
    <w:rsid w:val="00A33229"/>
    <w:rsid w:val="00A336A6"/>
    <w:rsid w:val="00A34CEE"/>
    <w:rsid w:val="00A4287C"/>
    <w:rsid w:val="00A45C81"/>
    <w:rsid w:val="00A47474"/>
    <w:rsid w:val="00A50843"/>
    <w:rsid w:val="00A54068"/>
    <w:rsid w:val="00A5535D"/>
    <w:rsid w:val="00A56EC7"/>
    <w:rsid w:val="00A5706F"/>
    <w:rsid w:val="00A64217"/>
    <w:rsid w:val="00A65C5F"/>
    <w:rsid w:val="00A661BD"/>
    <w:rsid w:val="00A676BB"/>
    <w:rsid w:val="00A741FA"/>
    <w:rsid w:val="00A76C89"/>
    <w:rsid w:val="00A80E8E"/>
    <w:rsid w:val="00A8652D"/>
    <w:rsid w:val="00A874B9"/>
    <w:rsid w:val="00AA6AA3"/>
    <w:rsid w:val="00AA7E0C"/>
    <w:rsid w:val="00AB2F49"/>
    <w:rsid w:val="00AB712E"/>
    <w:rsid w:val="00AD218F"/>
    <w:rsid w:val="00AD4B9A"/>
    <w:rsid w:val="00AE4470"/>
    <w:rsid w:val="00AF076E"/>
    <w:rsid w:val="00AF3785"/>
    <w:rsid w:val="00AF6A84"/>
    <w:rsid w:val="00B0282B"/>
    <w:rsid w:val="00B03524"/>
    <w:rsid w:val="00B20197"/>
    <w:rsid w:val="00B42CF4"/>
    <w:rsid w:val="00B47617"/>
    <w:rsid w:val="00B62CA7"/>
    <w:rsid w:val="00B7251A"/>
    <w:rsid w:val="00B7577C"/>
    <w:rsid w:val="00B76480"/>
    <w:rsid w:val="00B9056F"/>
    <w:rsid w:val="00B91F54"/>
    <w:rsid w:val="00B925AF"/>
    <w:rsid w:val="00BA11DB"/>
    <w:rsid w:val="00BA1BC3"/>
    <w:rsid w:val="00BA50D5"/>
    <w:rsid w:val="00BB3674"/>
    <w:rsid w:val="00BB65E8"/>
    <w:rsid w:val="00BD398E"/>
    <w:rsid w:val="00BD4030"/>
    <w:rsid w:val="00BD5200"/>
    <w:rsid w:val="00BF7697"/>
    <w:rsid w:val="00C02EFB"/>
    <w:rsid w:val="00C13BDB"/>
    <w:rsid w:val="00C17792"/>
    <w:rsid w:val="00C23E2F"/>
    <w:rsid w:val="00C27633"/>
    <w:rsid w:val="00C27794"/>
    <w:rsid w:val="00C367F1"/>
    <w:rsid w:val="00C37828"/>
    <w:rsid w:val="00C41EB2"/>
    <w:rsid w:val="00C4222B"/>
    <w:rsid w:val="00C43966"/>
    <w:rsid w:val="00C43C6A"/>
    <w:rsid w:val="00C44CCA"/>
    <w:rsid w:val="00C458C5"/>
    <w:rsid w:val="00C45D70"/>
    <w:rsid w:val="00C61CC0"/>
    <w:rsid w:val="00C62436"/>
    <w:rsid w:val="00C63409"/>
    <w:rsid w:val="00C70294"/>
    <w:rsid w:val="00C740A1"/>
    <w:rsid w:val="00C807AC"/>
    <w:rsid w:val="00C820EB"/>
    <w:rsid w:val="00C823FD"/>
    <w:rsid w:val="00C90EB4"/>
    <w:rsid w:val="00CA1875"/>
    <w:rsid w:val="00CA286F"/>
    <w:rsid w:val="00CA5E34"/>
    <w:rsid w:val="00CA75F2"/>
    <w:rsid w:val="00CA784E"/>
    <w:rsid w:val="00CB0B1F"/>
    <w:rsid w:val="00CB2145"/>
    <w:rsid w:val="00CC072B"/>
    <w:rsid w:val="00CC2705"/>
    <w:rsid w:val="00CC2B29"/>
    <w:rsid w:val="00CD4D71"/>
    <w:rsid w:val="00CD607F"/>
    <w:rsid w:val="00CE3031"/>
    <w:rsid w:val="00CE35F4"/>
    <w:rsid w:val="00D00384"/>
    <w:rsid w:val="00D00EFD"/>
    <w:rsid w:val="00D017CA"/>
    <w:rsid w:val="00D06B9C"/>
    <w:rsid w:val="00D12225"/>
    <w:rsid w:val="00D12D49"/>
    <w:rsid w:val="00D201E7"/>
    <w:rsid w:val="00D35E62"/>
    <w:rsid w:val="00D41254"/>
    <w:rsid w:val="00D478EB"/>
    <w:rsid w:val="00D60537"/>
    <w:rsid w:val="00D671DB"/>
    <w:rsid w:val="00D76CBE"/>
    <w:rsid w:val="00D82D7C"/>
    <w:rsid w:val="00D82E7A"/>
    <w:rsid w:val="00D85A8A"/>
    <w:rsid w:val="00D92F48"/>
    <w:rsid w:val="00D94D03"/>
    <w:rsid w:val="00DA0363"/>
    <w:rsid w:val="00DA2F07"/>
    <w:rsid w:val="00DA3E86"/>
    <w:rsid w:val="00DA7888"/>
    <w:rsid w:val="00DA7E8A"/>
    <w:rsid w:val="00DB1E0F"/>
    <w:rsid w:val="00DB41FB"/>
    <w:rsid w:val="00DB7D71"/>
    <w:rsid w:val="00DC2284"/>
    <w:rsid w:val="00DC620A"/>
    <w:rsid w:val="00DD511E"/>
    <w:rsid w:val="00DD7CAE"/>
    <w:rsid w:val="00DE2E49"/>
    <w:rsid w:val="00DE368F"/>
    <w:rsid w:val="00DE4050"/>
    <w:rsid w:val="00DE752A"/>
    <w:rsid w:val="00DF1A2B"/>
    <w:rsid w:val="00DF4628"/>
    <w:rsid w:val="00E004CB"/>
    <w:rsid w:val="00E13EA1"/>
    <w:rsid w:val="00E1584B"/>
    <w:rsid w:val="00E15AC1"/>
    <w:rsid w:val="00E16E10"/>
    <w:rsid w:val="00E20181"/>
    <w:rsid w:val="00E343A4"/>
    <w:rsid w:val="00E36978"/>
    <w:rsid w:val="00E41946"/>
    <w:rsid w:val="00E42458"/>
    <w:rsid w:val="00E4270B"/>
    <w:rsid w:val="00E4658A"/>
    <w:rsid w:val="00E5079C"/>
    <w:rsid w:val="00E5189E"/>
    <w:rsid w:val="00E62725"/>
    <w:rsid w:val="00E73D8A"/>
    <w:rsid w:val="00E809A3"/>
    <w:rsid w:val="00E81F47"/>
    <w:rsid w:val="00E85684"/>
    <w:rsid w:val="00E85B18"/>
    <w:rsid w:val="00E90957"/>
    <w:rsid w:val="00E938A4"/>
    <w:rsid w:val="00E94F48"/>
    <w:rsid w:val="00EA1B03"/>
    <w:rsid w:val="00EA4FE0"/>
    <w:rsid w:val="00EA5321"/>
    <w:rsid w:val="00EA796B"/>
    <w:rsid w:val="00EB7D04"/>
    <w:rsid w:val="00EB7DFB"/>
    <w:rsid w:val="00EC472B"/>
    <w:rsid w:val="00ED503F"/>
    <w:rsid w:val="00EE385E"/>
    <w:rsid w:val="00EE40F1"/>
    <w:rsid w:val="00EF3244"/>
    <w:rsid w:val="00EF3B05"/>
    <w:rsid w:val="00F00344"/>
    <w:rsid w:val="00F04FAF"/>
    <w:rsid w:val="00F0529E"/>
    <w:rsid w:val="00F12B70"/>
    <w:rsid w:val="00F142C4"/>
    <w:rsid w:val="00F20E4D"/>
    <w:rsid w:val="00F35D00"/>
    <w:rsid w:val="00F4021C"/>
    <w:rsid w:val="00F46A40"/>
    <w:rsid w:val="00F55206"/>
    <w:rsid w:val="00F6234C"/>
    <w:rsid w:val="00F62720"/>
    <w:rsid w:val="00F63260"/>
    <w:rsid w:val="00F80988"/>
    <w:rsid w:val="00F85E48"/>
    <w:rsid w:val="00F90812"/>
    <w:rsid w:val="00F91C64"/>
    <w:rsid w:val="00FB66E6"/>
    <w:rsid w:val="00FC0E4E"/>
    <w:rsid w:val="00FC18A4"/>
    <w:rsid w:val="00FC30B6"/>
    <w:rsid w:val="00FC3FD5"/>
    <w:rsid w:val="00FC4BD6"/>
    <w:rsid w:val="00FC65AA"/>
    <w:rsid w:val="00FC719A"/>
    <w:rsid w:val="00FC7201"/>
    <w:rsid w:val="00FD1AA3"/>
    <w:rsid w:val="00FE3D28"/>
    <w:rsid w:val="00FE4C61"/>
    <w:rsid w:val="00FF608D"/>
    <w:rsid w:val="00FF6A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69C5B43"/>
  <w15:docId w15:val="{C91CE8A2-2A22-45A8-B188-FBF038D1F0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85B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685B2B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  <w:lang w:val="id-ID"/>
    </w:rPr>
  </w:style>
  <w:style w:type="character" w:customStyle="1" w:styleId="e24kjd">
    <w:name w:val="e24kjd"/>
    <w:basedOn w:val="DefaultParagraphFont"/>
    <w:rsid w:val="00A5535D"/>
  </w:style>
  <w:style w:type="character" w:styleId="CommentReference">
    <w:name w:val="annotation reference"/>
    <w:basedOn w:val="DefaultParagraphFont"/>
    <w:uiPriority w:val="99"/>
    <w:semiHidden/>
    <w:unhideWhenUsed/>
    <w:rsid w:val="00A34CE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34CE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34CE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4CE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4CE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4CE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4CEE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551BA4"/>
    <w:rPr>
      <w:color w:val="0000FF"/>
      <w:u w:val="single"/>
    </w:rPr>
  </w:style>
  <w:style w:type="character" w:customStyle="1" w:styleId="figure-caption">
    <w:name w:val="figure-caption"/>
    <w:basedOn w:val="DefaultParagraphFont"/>
    <w:rsid w:val="00551BA4"/>
  </w:style>
  <w:style w:type="paragraph" w:customStyle="1" w:styleId="EndNoteBibliographyTitle">
    <w:name w:val="EndNote Bibliography Title"/>
    <w:basedOn w:val="Normal"/>
    <w:link w:val="EndNoteBibliographyTitleChar"/>
    <w:rsid w:val="006F099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F099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F099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F0991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07EF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07EF0"/>
  </w:style>
  <w:style w:type="paragraph" w:styleId="Footer">
    <w:name w:val="footer"/>
    <w:basedOn w:val="Normal"/>
    <w:link w:val="FooterChar"/>
    <w:uiPriority w:val="99"/>
    <w:unhideWhenUsed/>
    <w:rsid w:val="00007EF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07EF0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73D8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07CE9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FF608D"/>
  </w:style>
  <w:style w:type="paragraph" w:styleId="ListParagraph">
    <w:name w:val="List Paragraph"/>
    <w:basedOn w:val="Normal"/>
    <w:uiPriority w:val="34"/>
    <w:qFormat/>
    <w:rsid w:val="00A3129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15552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29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78F9AE2-468F-9E4E-B3B9-F8EE85D926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6317</Words>
  <Characters>36008</Characters>
  <Application>Microsoft Office Word</Application>
  <DocSecurity>0</DocSecurity>
  <Lines>300</Lines>
  <Paragraphs>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2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Delvac Oceandy</cp:lastModifiedBy>
  <cp:revision>2</cp:revision>
  <dcterms:created xsi:type="dcterms:W3CDTF">2020-10-20T08:54:00Z</dcterms:created>
  <dcterms:modified xsi:type="dcterms:W3CDTF">2020-10-20T08:54:00Z</dcterms:modified>
</cp:coreProperties>
</file>